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77777777" w:rsidR="00DD41F1" w:rsidRDefault="00DD41F1" w:rsidP="00DD41F1">
      <w:pPr>
        <w:pStyle w:val="Title"/>
        <w:spacing w:line="276" w:lineRule="auto"/>
        <w:ind w:left="2880" w:firstLine="720"/>
        <w:rPr>
          <w:sz w:val="32"/>
          <w:szCs w:val="32"/>
        </w:rPr>
      </w:pPr>
      <w:r>
        <w:rPr>
          <w:sz w:val="32"/>
          <w:szCs w:val="32"/>
        </w:rPr>
        <w:t xml:space="preserve">Suprivisor: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1C0861CF" w14:textId="504DA311" w:rsidR="00BA7584"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28244" w:history="1">
        <w:r w:rsidR="00BA7584" w:rsidRPr="000E0872">
          <w:rPr>
            <w:rStyle w:val="Hyperlink"/>
            <w:noProof/>
          </w:rPr>
          <w:t>1</w:t>
        </w:r>
        <w:r w:rsidR="00BA7584">
          <w:rPr>
            <w:rFonts w:asciiTheme="minorHAnsi" w:eastAsiaTheme="minorEastAsia" w:hAnsiTheme="minorHAnsi" w:cstheme="minorBidi"/>
            <w:noProof/>
            <w:sz w:val="22"/>
            <w:lang w:eastAsia="en-IE"/>
          </w:rPr>
          <w:tab/>
        </w:r>
        <w:r w:rsidR="00BA7584" w:rsidRPr="000E0872">
          <w:rPr>
            <w:rStyle w:val="Hyperlink"/>
            <w:noProof/>
          </w:rPr>
          <w:t>Project Abstract</w:t>
        </w:r>
        <w:r w:rsidR="00BA7584">
          <w:rPr>
            <w:noProof/>
            <w:webHidden/>
          </w:rPr>
          <w:tab/>
        </w:r>
        <w:r w:rsidR="00BA7584">
          <w:rPr>
            <w:noProof/>
            <w:webHidden/>
          </w:rPr>
          <w:fldChar w:fldCharType="begin"/>
        </w:r>
        <w:r w:rsidR="00BA7584">
          <w:rPr>
            <w:noProof/>
            <w:webHidden/>
          </w:rPr>
          <w:instrText xml:space="preserve"> PAGEREF _Toc133328244 \h </w:instrText>
        </w:r>
        <w:r w:rsidR="00BA7584">
          <w:rPr>
            <w:noProof/>
            <w:webHidden/>
          </w:rPr>
        </w:r>
        <w:r w:rsidR="00BA7584">
          <w:rPr>
            <w:noProof/>
            <w:webHidden/>
          </w:rPr>
          <w:fldChar w:fldCharType="separate"/>
        </w:r>
        <w:r w:rsidR="00BA7584">
          <w:rPr>
            <w:noProof/>
            <w:webHidden/>
          </w:rPr>
          <w:t>1</w:t>
        </w:r>
        <w:r w:rsidR="00BA7584">
          <w:rPr>
            <w:noProof/>
            <w:webHidden/>
          </w:rPr>
          <w:fldChar w:fldCharType="end"/>
        </w:r>
      </w:hyperlink>
    </w:p>
    <w:p w14:paraId="089D0377" w14:textId="5B6ED94C"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45" w:history="1">
        <w:r w:rsidR="00BA7584" w:rsidRPr="000E0872">
          <w:rPr>
            <w:rStyle w:val="Hyperlink"/>
            <w:noProof/>
          </w:rPr>
          <w:t>2</w:t>
        </w:r>
        <w:r w:rsidR="00BA7584">
          <w:rPr>
            <w:rFonts w:asciiTheme="minorHAnsi" w:eastAsiaTheme="minorEastAsia" w:hAnsiTheme="minorHAnsi" w:cstheme="minorBidi"/>
            <w:noProof/>
            <w:sz w:val="22"/>
            <w:lang w:eastAsia="en-IE"/>
          </w:rPr>
          <w:tab/>
        </w:r>
        <w:r w:rsidR="00BA7584" w:rsidRPr="000E0872">
          <w:rPr>
            <w:rStyle w:val="Hyperlink"/>
            <w:noProof/>
          </w:rPr>
          <w:t>Project Introduction</w:t>
        </w:r>
        <w:r w:rsidR="00BA7584">
          <w:rPr>
            <w:noProof/>
            <w:webHidden/>
          </w:rPr>
          <w:tab/>
        </w:r>
        <w:r w:rsidR="00BA7584">
          <w:rPr>
            <w:noProof/>
            <w:webHidden/>
          </w:rPr>
          <w:fldChar w:fldCharType="begin"/>
        </w:r>
        <w:r w:rsidR="00BA7584">
          <w:rPr>
            <w:noProof/>
            <w:webHidden/>
          </w:rPr>
          <w:instrText xml:space="preserve"> PAGEREF _Toc133328245 \h </w:instrText>
        </w:r>
        <w:r w:rsidR="00BA7584">
          <w:rPr>
            <w:noProof/>
            <w:webHidden/>
          </w:rPr>
        </w:r>
        <w:r w:rsidR="00BA7584">
          <w:rPr>
            <w:noProof/>
            <w:webHidden/>
          </w:rPr>
          <w:fldChar w:fldCharType="separate"/>
        </w:r>
        <w:r w:rsidR="00BA7584">
          <w:rPr>
            <w:noProof/>
            <w:webHidden/>
          </w:rPr>
          <w:t>2</w:t>
        </w:r>
        <w:r w:rsidR="00BA7584">
          <w:rPr>
            <w:noProof/>
            <w:webHidden/>
          </w:rPr>
          <w:fldChar w:fldCharType="end"/>
        </w:r>
      </w:hyperlink>
    </w:p>
    <w:p w14:paraId="0A9AA7BA" w14:textId="4CDA2487"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46" w:history="1">
        <w:r w:rsidR="00BA7584" w:rsidRPr="000E0872">
          <w:rPr>
            <w:rStyle w:val="Hyperlink"/>
            <w:noProof/>
          </w:rPr>
          <w:t>3</w:t>
        </w:r>
        <w:r w:rsidR="00BA7584">
          <w:rPr>
            <w:rFonts w:asciiTheme="minorHAnsi" w:eastAsiaTheme="minorEastAsia" w:hAnsiTheme="minorHAnsi" w:cstheme="minorBidi"/>
            <w:noProof/>
            <w:sz w:val="22"/>
            <w:lang w:eastAsia="en-IE"/>
          </w:rPr>
          <w:tab/>
        </w:r>
        <w:r w:rsidR="00BA7584" w:rsidRPr="000E0872">
          <w:rPr>
            <w:rStyle w:val="Hyperlink"/>
            <w:noProof/>
          </w:rPr>
          <w:t>Research Question</w:t>
        </w:r>
        <w:r w:rsidR="00BA7584">
          <w:rPr>
            <w:noProof/>
            <w:webHidden/>
          </w:rPr>
          <w:tab/>
        </w:r>
        <w:r w:rsidR="00BA7584">
          <w:rPr>
            <w:noProof/>
            <w:webHidden/>
          </w:rPr>
          <w:fldChar w:fldCharType="begin"/>
        </w:r>
        <w:r w:rsidR="00BA7584">
          <w:rPr>
            <w:noProof/>
            <w:webHidden/>
          </w:rPr>
          <w:instrText xml:space="preserve"> PAGEREF _Toc133328246 \h </w:instrText>
        </w:r>
        <w:r w:rsidR="00BA7584">
          <w:rPr>
            <w:noProof/>
            <w:webHidden/>
          </w:rPr>
        </w:r>
        <w:r w:rsidR="00BA7584">
          <w:rPr>
            <w:noProof/>
            <w:webHidden/>
          </w:rPr>
          <w:fldChar w:fldCharType="separate"/>
        </w:r>
        <w:r w:rsidR="00BA7584">
          <w:rPr>
            <w:noProof/>
            <w:webHidden/>
          </w:rPr>
          <w:t>3</w:t>
        </w:r>
        <w:r w:rsidR="00BA7584">
          <w:rPr>
            <w:noProof/>
            <w:webHidden/>
          </w:rPr>
          <w:fldChar w:fldCharType="end"/>
        </w:r>
      </w:hyperlink>
    </w:p>
    <w:p w14:paraId="6A214696" w14:textId="30386911"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47" w:history="1">
        <w:r w:rsidR="00BA7584" w:rsidRPr="000E0872">
          <w:rPr>
            <w:rStyle w:val="Hyperlink"/>
            <w:noProof/>
          </w:rPr>
          <w:t>4</w:t>
        </w:r>
        <w:r w:rsidR="00BA7584">
          <w:rPr>
            <w:rFonts w:asciiTheme="minorHAnsi" w:eastAsiaTheme="minorEastAsia" w:hAnsiTheme="minorHAnsi" w:cstheme="minorBidi"/>
            <w:noProof/>
            <w:sz w:val="22"/>
            <w:lang w:eastAsia="en-IE"/>
          </w:rPr>
          <w:tab/>
        </w:r>
        <w:r w:rsidR="00BA7584" w:rsidRPr="000E0872">
          <w:rPr>
            <w:rStyle w:val="Hyperlink"/>
            <w:noProof/>
          </w:rPr>
          <w:t>Objectives involved in the making of this project.</w:t>
        </w:r>
        <w:r w:rsidR="00BA7584">
          <w:rPr>
            <w:noProof/>
            <w:webHidden/>
          </w:rPr>
          <w:tab/>
        </w:r>
        <w:r w:rsidR="00BA7584">
          <w:rPr>
            <w:noProof/>
            <w:webHidden/>
          </w:rPr>
          <w:fldChar w:fldCharType="begin"/>
        </w:r>
        <w:r w:rsidR="00BA7584">
          <w:rPr>
            <w:noProof/>
            <w:webHidden/>
          </w:rPr>
          <w:instrText xml:space="preserve"> PAGEREF _Toc133328247 \h </w:instrText>
        </w:r>
        <w:r w:rsidR="00BA7584">
          <w:rPr>
            <w:noProof/>
            <w:webHidden/>
          </w:rPr>
        </w:r>
        <w:r w:rsidR="00BA7584">
          <w:rPr>
            <w:noProof/>
            <w:webHidden/>
          </w:rPr>
          <w:fldChar w:fldCharType="separate"/>
        </w:r>
        <w:r w:rsidR="00BA7584">
          <w:rPr>
            <w:noProof/>
            <w:webHidden/>
          </w:rPr>
          <w:t>4</w:t>
        </w:r>
        <w:r w:rsidR="00BA7584">
          <w:rPr>
            <w:noProof/>
            <w:webHidden/>
          </w:rPr>
          <w:fldChar w:fldCharType="end"/>
        </w:r>
      </w:hyperlink>
    </w:p>
    <w:p w14:paraId="199DD54A" w14:textId="2C86DDCB" w:rsidR="00BA7584" w:rsidRDefault="00000000">
      <w:pPr>
        <w:pStyle w:val="TOC2"/>
        <w:tabs>
          <w:tab w:val="left" w:pos="880"/>
        </w:tabs>
        <w:rPr>
          <w:rFonts w:asciiTheme="minorHAnsi" w:eastAsiaTheme="minorEastAsia" w:hAnsiTheme="minorHAnsi" w:cstheme="minorBidi"/>
          <w:noProof/>
          <w:sz w:val="22"/>
          <w:lang w:eastAsia="en-IE"/>
        </w:rPr>
      </w:pPr>
      <w:hyperlink w:anchor="_Toc133328248" w:history="1">
        <w:r w:rsidR="00BA7584" w:rsidRPr="000E0872">
          <w:rPr>
            <w:rStyle w:val="Hyperlink"/>
            <w:noProof/>
          </w:rPr>
          <w:t>4.1</w:t>
        </w:r>
        <w:r w:rsidR="00BA7584">
          <w:rPr>
            <w:rFonts w:asciiTheme="minorHAnsi" w:eastAsiaTheme="minorEastAsia" w:hAnsiTheme="minorHAnsi" w:cstheme="minorBidi"/>
            <w:noProof/>
            <w:sz w:val="22"/>
            <w:lang w:eastAsia="en-IE"/>
          </w:rPr>
          <w:tab/>
        </w:r>
        <w:r w:rsidR="00BA7584" w:rsidRPr="000E0872">
          <w:rPr>
            <w:rStyle w:val="Hyperlink"/>
            <w:noProof/>
          </w:rPr>
          <w:t>Technologies to be used:</w:t>
        </w:r>
        <w:r w:rsidR="00BA7584">
          <w:rPr>
            <w:noProof/>
            <w:webHidden/>
          </w:rPr>
          <w:tab/>
        </w:r>
        <w:r w:rsidR="00BA7584">
          <w:rPr>
            <w:noProof/>
            <w:webHidden/>
          </w:rPr>
          <w:fldChar w:fldCharType="begin"/>
        </w:r>
        <w:r w:rsidR="00BA7584">
          <w:rPr>
            <w:noProof/>
            <w:webHidden/>
          </w:rPr>
          <w:instrText xml:space="preserve"> PAGEREF _Toc133328248 \h </w:instrText>
        </w:r>
        <w:r w:rsidR="00BA7584">
          <w:rPr>
            <w:noProof/>
            <w:webHidden/>
          </w:rPr>
        </w:r>
        <w:r w:rsidR="00BA7584">
          <w:rPr>
            <w:noProof/>
            <w:webHidden/>
          </w:rPr>
          <w:fldChar w:fldCharType="separate"/>
        </w:r>
        <w:r w:rsidR="00BA7584">
          <w:rPr>
            <w:noProof/>
            <w:webHidden/>
          </w:rPr>
          <w:t>4</w:t>
        </w:r>
        <w:r w:rsidR="00BA7584">
          <w:rPr>
            <w:noProof/>
            <w:webHidden/>
          </w:rPr>
          <w:fldChar w:fldCharType="end"/>
        </w:r>
      </w:hyperlink>
    </w:p>
    <w:p w14:paraId="570C47D5" w14:textId="0631AAF0" w:rsidR="00BA7584" w:rsidRDefault="00000000">
      <w:pPr>
        <w:pStyle w:val="TOC2"/>
        <w:tabs>
          <w:tab w:val="left" w:pos="880"/>
        </w:tabs>
        <w:rPr>
          <w:rFonts w:asciiTheme="minorHAnsi" w:eastAsiaTheme="minorEastAsia" w:hAnsiTheme="minorHAnsi" w:cstheme="minorBidi"/>
          <w:noProof/>
          <w:sz w:val="22"/>
          <w:lang w:eastAsia="en-IE"/>
        </w:rPr>
      </w:pPr>
      <w:hyperlink w:anchor="_Toc133328249" w:history="1">
        <w:r w:rsidR="00BA7584" w:rsidRPr="000E0872">
          <w:rPr>
            <w:rStyle w:val="Hyperlink"/>
            <w:noProof/>
          </w:rPr>
          <w:t>4.2</w:t>
        </w:r>
        <w:r w:rsidR="00BA7584">
          <w:rPr>
            <w:rFonts w:asciiTheme="minorHAnsi" w:eastAsiaTheme="minorEastAsia" w:hAnsiTheme="minorHAnsi" w:cstheme="minorBidi"/>
            <w:noProof/>
            <w:sz w:val="22"/>
            <w:lang w:eastAsia="en-IE"/>
          </w:rPr>
          <w:tab/>
        </w:r>
        <w:r w:rsidR="00BA7584" w:rsidRPr="000E0872">
          <w:rPr>
            <w:rStyle w:val="Hyperlink"/>
            <w:noProof/>
          </w:rPr>
          <w:t>Steps to completion</w:t>
        </w:r>
        <w:r w:rsidR="00BA7584">
          <w:rPr>
            <w:noProof/>
            <w:webHidden/>
          </w:rPr>
          <w:tab/>
        </w:r>
        <w:r w:rsidR="00BA7584">
          <w:rPr>
            <w:noProof/>
            <w:webHidden/>
          </w:rPr>
          <w:fldChar w:fldCharType="begin"/>
        </w:r>
        <w:r w:rsidR="00BA7584">
          <w:rPr>
            <w:noProof/>
            <w:webHidden/>
          </w:rPr>
          <w:instrText xml:space="preserve"> PAGEREF _Toc133328249 \h </w:instrText>
        </w:r>
        <w:r w:rsidR="00BA7584">
          <w:rPr>
            <w:noProof/>
            <w:webHidden/>
          </w:rPr>
        </w:r>
        <w:r w:rsidR="00BA7584">
          <w:rPr>
            <w:noProof/>
            <w:webHidden/>
          </w:rPr>
          <w:fldChar w:fldCharType="separate"/>
        </w:r>
        <w:r w:rsidR="00BA7584">
          <w:rPr>
            <w:noProof/>
            <w:webHidden/>
          </w:rPr>
          <w:t>4</w:t>
        </w:r>
        <w:r w:rsidR="00BA7584">
          <w:rPr>
            <w:noProof/>
            <w:webHidden/>
          </w:rPr>
          <w:fldChar w:fldCharType="end"/>
        </w:r>
      </w:hyperlink>
    </w:p>
    <w:p w14:paraId="0D2C88F4" w14:textId="148EB8CA"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50" w:history="1">
        <w:r w:rsidR="00BA7584" w:rsidRPr="000E0872">
          <w:rPr>
            <w:rStyle w:val="Hyperlink"/>
            <w:noProof/>
          </w:rPr>
          <w:t>5</w:t>
        </w:r>
        <w:r w:rsidR="00BA7584">
          <w:rPr>
            <w:rFonts w:asciiTheme="minorHAnsi" w:eastAsiaTheme="minorEastAsia" w:hAnsiTheme="minorHAnsi" w:cstheme="minorBidi"/>
            <w:noProof/>
            <w:sz w:val="22"/>
            <w:lang w:eastAsia="en-IE"/>
          </w:rPr>
          <w:tab/>
        </w:r>
        <w:r w:rsidR="00BA7584" w:rsidRPr="000E0872">
          <w:rPr>
            <w:rStyle w:val="Hyperlink"/>
            <w:noProof/>
          </w:rPr>
          <w:t>Literature Review</w:t>
        </w:r>
        <w:r w:rsidR="00BA7584">
          <w:rPr>
            <w:noProof/>
            <w:webHidden/>
          </w:rPr>
          <w:tab/>
        </w:r>
        <w:r w:rsidR="00BA7584">
          <w:rPr>
            <w:noProof/>
            <w:webHidden/>
          </w:rPr>
          <w:fldChar w:fldCharType="begin"/>
        </w:r>
        <w:r w:rsidR="00BA7584">
          <w:rPr>
            <w:noProof/>
            <w:webHidden/>
          </w:rPr>
          <w:instrText xml:space="preserve"> PAGEREF _Toc133328250 \h </w:instrText>
        </w:r>
        <w:r w:rsidR="00BA7584">
          <w:rPr>
            <w:noProof/>
            <w:webHidden/>
          </w:rPr>
        </w:r>
        <w:r w:rsidR="00BA7584">
          <w:rPr>
            <w:noProof/>
            <w:webHidden/>
          </w:rPr>
          <w:fldChar w:fldCharType="separate"/>
        </w:r>
        <w:r w:rsidR="00BA7584">
          <w:rPr>
            <w:noProof/>
            <w:webHidden/>
          </w:rPr>
          <w:t>5</w:t>
        </w:r>
        <w:r w:rsidR="00BA7584">
          <w:rPr>
            <w:noProof/>
            <w:webHidden/>
          </w:rPr>
          <w:fldChar w:fldCharType="end"/>
        </w:r>
      </w:hyperlink>
    </w:p>
    <w:p w14:paraId="008EB290" w14:textId="15AB5AC4" w:rsidR="00BA7584" w:rsidRDefault="00000000">
      <w:pPr>
        <w:pStyle w:val="TOC2"/>
        <w:tabs>
          <w:tab w:val="left" w:pos="880"/>
        </w:tabs>
        <w:rPr>
          <w:rFonts w:asciiTheme="minorHAnsi" w:eastAsiaTheme="minorEastAsia" w:hAnsiTheme="minorHAnsi" w:cstheme="minorBidi"/>
          <w:noProof/>
          <w:sz w:val="22"/>
          <w:lang w:eastAsia="en-IE"/>
        </w:rPr>
      </w:pPr>
      <w:hyperlink w:anchor="_Toc133328251" w:history="1">
        <w:r w:rsidR="00BA7584" w:rsidRPr="000E0872">
          <w:rPr>
            <w:rStyle w:val="Hyperlink"/>
            <w:noProof/>
          </w:rPr>
          <w:t>5.1</w:t>
        </w:r>
        <w:r w:rsidR="00BA7584">
          <w:rPr>
            <w:rFonts w:asciiTheme="minorHAnsi" w:eastAsiaTheme="minorEastAsia" w:hAnsiTheme="minorHAnsi" w:cstheme="minorBidi"/>
            <w:noProof/>
            <w:sz w:val="22"/>
            <w:lang w:eastAsia="en-IE"/>
          </w:rPr>
          <w:tab/>
        </w:r>
        <w:r w:rsidR="00BA7584" w:rsidRPr="000E0872">
          <w:rPr>
            <w:rStyle w:val="Hyperlink"/>
            <w:noProof/>
          </w:rPr>
          <w:t>Background.</w:t>
        </w:r>
        <w:r w:rsidR="00BA7584">
          <w:rPr>
            <w:noProof/>
            <w:webHidden/>
          </w:rPr>
          <w:tab/>
        </w:r>
        <w:r w:rsidR="00BA7584">
          <w:rPr>
            <w:noProof/>
            <w:webHidden/>
          </w:rPr>
          <w:fldChar w:fldCharType="begin"/>
        </w:r>
        <w:r w:rsidR="00BA7584">
          <w:rPr>
            <w:noProof/>
            <w:webHidden/>
          </w:rPr>
          <w:instrText xml:space="preserve"> PAGEREF _Toc133328251 \h </w:instrText>
        </w:r>
        <w:r w:rsidR="00BA7584">
          <w:rPr>
            <w:noProof/>
            <w:webHidden/>
          </w:rPr>
        </w:r>
        <w:r w:rsidR="00BA7584">
          <w:rPr>
            <w:noProof/>
            <w:webHidden/>
          </w:rPr>
          <w:fldChar w:fldCharType="separate"/>
        </w:r>
        <w:r w:rsidR="00BA7584">
          <w:rPr>
            <w:noProof/>
            <w:webHidden/>
          </w:rPr>
          <w:t>5</w:t>
        </w:r>
        <w:r w:rsidR="00BA7584">
          <w:rPr>
            <w:noProof/>
            <w:webHidden/>
          </w:rPr>
          <w:fldChar w:fldCharType="end"/>
        </w:r>
      </w:hyperlink>
    </w:p>
    <w:p w14:paraId="7D650172" w14:textId="727BF425" w:rsidR="00BA7584" w:rsidRDefault="00000000">
      <w:pPr>
        <w:pStyle w:val="TOC2"/>
        <w:tabs>
          <w:tab w:val="left" w:pos="880"/>
        </w:tabs>
        <w:rPr>
          <w:rFonts w:asciiTheme="minorHAnsi" w:eastAsiaTheme="minorEastAsia" w:hAnsiTheme="minorHAnsi" w:cstheme="minorBidi"/>
          <w:noProof/>
          <w:sz w:val="22"/>
          <w:lang w:eastAsia="en-IE"/>
        </w:rPr>
      </w:pPr>
      <w:hyperlink w:anchor="_Toc133328252" w:history="1">
        <w:r w:rsidR="00BA7584" w:rsidRPr="000E0872">
          <w:rPr>
            <w:rStyle w:val="Hyperlink"/>
            <w:noProof/>
          </w:rPr>
          <w:t>5.2</w:t>
        </w:r>
        <w:r w:rsidR="00BA7584">
          <w:rPr>
            <w:rFonts w:asciiTheme="minorHAnsi" w:eastAsiaTheme="minorEastAsia" w:hAnsiTheme="minorHAnsi" w:cstheme="minorBidi"/>
            <w:noProof/>
            <w:sz w:val="22"/>
            <w:lang w:eastAsia="en-IE"/>
          </w:rPr>
          <w:tab/>
        </w:r>
        <w:r w:rsidR="00BA7584" w:rsidRPr="000E0872">
          <w:rPr>
            <w:rStyle w:val="Hyperlink"/>
            <w:noProof/>
          </w:rPr>
          <w:t>Pathfinding.</w:t>
        </w:r>
        <w:r w:rsidR="00BA7584">
          <w:rPr>
            <w:noProof/>
            <w:webHidden/>
          </w:rPr>
          <w:tab/>
        </w:r>
        <w:r w:rsidR="00BA7584">
          <w:rPr>
            <w:noProof/>
            <w:webHidden/>
          </w:rPr>
          <w:fldChar w:fldCharType="begin"/>
        </w:r>
        <w:r w:rsidR="00BA7584">
          <w:rPr>
            <w:noProof/>
            <w:webHidden/>
          </w:rPr>
          <w:instrText xml:space="preserve"> PAGEREF _Toc133328252 \h </w:instrText>
        </w:r>
        <w:r w:rsidR="00BA7584">
          <w:rPr>
            <w:noProof/>
            <w:webHidden/>
          </w:rPr>
        </w:r>
        <w:r w:rsidR="00BA7584">
          <w:rPr>
            <w:noProof/>
            <w:webHidden/>
          </w:rPr>
          <w:fldChar w:fldCharType="separate"/>
        </w:r>
        <w:r w:rsidR="00BA7584">
          <w:rPr>
            <w:noProof/>
            <w:webHidden/>
          </w:rPr>
          <w:t>5</w:t>
        </w:r>
        <w:r w:rsidR="00BA7584">
          <w:rPr>
            <w:noProof/>
            <w:webHidden/>
          </w:rPr>
          <w:fldChar w:fldCharType="end"/>
        </w:r>
      </w:hyperlink>
    </w:p>
    <w:p w14:paraId="26F56907" w14:textId="2FC70065" w:rsidR="00BA7584" w:rsidRDefault="00000000">
      <w:pPr>
        <w:pStyle w:val="TOC2"/>
        <w:tabs>
          <w:tab w:val="left" w:pos="880"/>
        </w:tabs>
        <w:rPr>
          <w:rFonts w:asciiTheme="minorHAnsi" w:eastAsiaTheme="minorEastAsia" w:hAnsiTheme="minorHAnsi" w:cstheme="minorBidi"/>
          <w:noProof/>
          <w:sz w:val="22"/>
          <w:lang w:eastAsia="en-IE"/>
        </w:rPr>
      </w:pPr>
      <w:hyperlink w:anchor="_Toc133328253" w:history="1">
        <w:r w:rsidR="00BA7584" w:rsidRPr="000E0872">
          <w:rPr>
            <w:rStyle w:val="Hyperlink"/>
            <w:noProof/>
          </w:rPr>
          <w:t>5.3</w:t>
        </w:r>
        <w:r w:rsidR="00BA7584">
          <w:rPr>
            <w:rFonts w:asciiTheme="minorHAnsi" w:eastAsiaTheme="minorEastAsia" w:hAnsiTheme="minorHAnsi" w:cstheme="minorBidi"/>
            <w:noProof/>
            <w:sz w:val="22"/>
            <w:lang w:eastAsia="en-IE"/>
          </w:rPr>
          <w:tab/>
        </w:r>
        <w:r w:rsidR="00BA7584" w:rsidRPr="000E0872">
          <w:rPr>
            <w:rStyle w:val="Hyperlink"/>
            <w:noProof/>
          </w:rPr>
          <w:t>Dstar Lite Search Pathfinding Algorithm</w:t>
        </w:r>
        <w:r w:rsidR="00BA7584">
          <w:rPr>
            <w:noProof/>
            <w:webHidden/>
          </w:rPr>
          <w:tab/>
        </w:r>
        <w:r w:rsidR="00BA7584">
          <w:rPr>
            <w:noProof/>
            <w:webHidden/>
          </w:rPr>
          <w:fldChar w:fldCharType="begin"/>
        </w:r>
        <w:r w:rsidR="00BA7584">
          <w:rPr>
            <w:noProof/>
            <w:webHidden/>
          </w:rPr>
          <w:instrText xml:space="preserve"> PAGEREF _Toc133328253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2FCB053D" w14:textId="3EF091CF"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54" w:history="1">
        <w:r w:rsidR="00BA7584" w:rsidRPr="000E0872">
          <w:rPr>
            <w:rStyle w:val="Hyperlink"/>
            <w:noProof/>
          </w:rPr>
          <w:t>5.3.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54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A94CAE1" w14:textId="3F4DC643"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55" w:history="1">
        <w:r w:rsidR="00BA7584" w:rsidRPr="000E0872">
          <w:rPr>
            <w:rStyle w:val="Hyperlink"/>
            <w:noProof/>
          </w:rPr>
          <w:t>5.3.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55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5937EBC9" w14:textId="0C16686E"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56" w:history="1">
        <w:r w:rsidR="00BA7584" w:rsidRPr="000E0872">
          <w:rPr>
            <w:rStyle w:val="Hyperlink"/>
            <w:noProof/>
          </w:rPr>
          <w:t>5.3.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56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515D53E3" w14:textId="08B18BF5" w:rsidR="00BA7584" w:rsidRDefault="00000000">
      <w:pPr>
        <w:pStyle w:val="TOC2"/>
        <w:tabs>
          <w:tab w:val="left" w:pos="880"/>
        </w:tabs>
        <w:rPr>
          <w:rFonts w:asciiTheme="minorHAnsi" w:eastAsiaTheme="minorEastAsia" w:hAnsiTheme="minorHAnsi" w:cstheme="minorBidi"/>
          <w:noProof/>
          <w:sz w:val="22"/>
          <w:lang w:eastAsia="en-IE"/>
        </w:rPr>
      </w:pPr>
      <w:hyperlink w:anchor="_Toc133328257" w:history="1">
        <w:r w:rsidR="00BA7584" w:rsidRPr="000E0872">
          <w:rPr>
            <w:rStyle w:val="Hyperlink"/>
            <w:noProof/>
          </w:rPr>
          <w:t>5.4</w:t>
        </w:r>
        <w:r w:rsidR="00BA7584">
          <w:rPr>
            <w:rFonts w:asciiTheme="minorHAnsi" w:eastAsiaTheme="minorEastAsia" w:hAnsiTheme="minorHAnsi" w:cstheme="minorBidi"/>
            <w:noProof/>
            <w:sz w:val="22"/>
            <w:lang w:eastAsia="en-IE"/>
          </w:rPr>
          <w:tab/>
        </w:r>
        <w:r w:rsidR="00BA7584" w:rsidRPr="000E0872">
          <w:rPr>
            <w:rStyle w:val="Hyperlink"/>
            <w:noProof/>
          </w:rPr>
          <w:t>Astar Search Pathfinding Algorithm.</w:t>
        </w:r>
        <w:r w:rsidR="00BA7584">
          <w:rPr>
            <w:noProof/>
            <w:webHidden/>
          </w:rPr>
          <w:tab/>
        </w:r>
        <w:r w:rsidR="00BA7584">
          <w:rPr>
            <w:noProof/>
            <w:webHidden/>
          </w:rPr>
          <w:fldChar w:fldCharType="begin"/>
        </w:r>
        <w:r w:rsidR="00BA7584">
          <w:rPr>
            <w:noProof/>
            <w:webHidden/>
          </w:rPr>
          <w:instrText xml:space="preserve"> PAGEREF _Toc133328257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04680B74" w14:textId="4DD1B91A"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58" w:history="1">
        <w:r w:rsidR="00BA7584" w:rsidRPr="000E0872">
          <w:rPr>
            <w:rStyle w:val="Hyperlink"/>
            <w:noProof/>
          </w:rPr>
          <w:t>5.4.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58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68C0868" w14:textId="627E8E51"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59" w:history="1">
        <w:r w:rsidR="00BA7584" w:rsidRPr="000E0872">
          <w:rPr>
            <w:rStyle w:val="Hyperlink"/>
            <w:noProof/>
          </w:rPr>
          <w:t>5.4.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59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652B3826" w14:textId="6362CC45"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0" w:history="1">
        <w:r w:rsidR="00BA7584" w:rsidRPr="000E0872">
          <w:rPr>
            <w:rStyle w:val="Hyperlink"/>
            <w:noProof/>
          </w:rPr>
          <w:t>5.4.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60 \h </w:instrText>
        </w:r>
        <w:r w:rsidR="00BA7584">
          <w:rPr>
            <w:noProof/>
            <w:webHidden/>
          </w:rPr>
        </w:r>
        <w:r w:rsidR="00BA7584">
          <w:rPr>
            <w:noProof/>
            <w:webHidden/>
          </w:rPr>
          <w:fldChar w:fldCharType="separate"/>
        </w:r>
        <w:r w:rsidR="00BA7584">
          <w:rPr>
            <w:noProof/>
            <w:webHidden/>
          </w:rPr>
          <w:t>11</w:t>
        </w:r>
        <w:r w:rsidR="00BA7584">
          <w:rPr>
            <w:noProof/>
            <w:webHidden/>
          </w:rPr>
          <w:fldChar w:fldCharType="end"/>
        </w:r>
      </w:hyperlink>
    </w:p>
    <w:p w14:paraId="4615F6C0" w14:textId="3A2268FF" w:rsidR="00BA7584" w:rsidRDefault="00000000">
      <w:pPr>
        <w:pStyle w:val="TOC2"/>
        <w:tabs>
          <w:tab w:val="left" w:pos="880"/>
        </w:tabs>
        <w:rPr>
          <w:rFonts w:asciiTheme="minorHAnsi" w:eastAsiaTheme="minorEastAsia" w:hAnsiTheme="minorHAnsi" w:cstheme="minorBidi"/>
          <w:noProof/>
          <w:sz w:val="22"/>
          <w:lang w:eastAsia="en-IE"/>
        </w:rPr>
      </w:pPr>
      <w:hyperlink w:anchor="_Toc133328261" w:history="1">
        <w:r w:rsidR="00BA7584" w:rsidRPr="000E0872">
          <w:rPr>
            <w:rStyle w:val="Hyperlink"/>
            <w:noProof/>
          </w:rPr>
          <w:t>5.5</w:t>
        </w:r>
        <w:r w:rsidR="00BA7584">
          <w:rPr>
            <w:rFonts w:asciiTheme="minorHAnsi" w:eastAsiaTheme="minorEastAsia" w:hAnsiTheme="minorHAnsi" w:cstheme="minorBidi"/>
            <w:noProof/>
            <w:sz w:val="22"/>
            <w:lang w:eastAsia="en-IE"/>
          </w:rPr>
          <w:tab/>
        </w:r>
        <w:r w:rsidR="00BA7584" w:rsidRPr="000E0872">
          <w:rPr>
            <w:rStyle w:val="Hyperlink"/>
            <w:noProof/>
          </w:rPr>
          <w:t>Lifelong planning Astar Search Pathfinding Algorithm.</w:t>
        </w:r>
        <w:r w:rsidR="00BA7584">
          <w:rPr>
            <w:noProof/>
            <w:webHidden/>
          </w:rPr>
          <w:tab/>
        </w:r>
        <w:r w:rsidR="00BA7584">
          <w:rPr>
            <w:noProof/>
            <w:webHidden/>
          </w:rPr>
          <w:fldChar w:fldCharType="begin"/>
        </w:r>
        <w:r w:rsidR="00BA7584">
          <w:rPr>
            <w:noProof/>
            <w:webHidden/>
          </w:rPr>
          <w:instrText xml:space="preserve"> PAGEREF _Toc133328261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53A801A2" w14:textId="72DF1B5F"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2" w:history="1">
        <w:r w:rsidR="00BA7584" w:rsidRPr="000E0872">
          <w:rPr>
            <w:rStyle w:val="Hyperlink"/>
            <w:noProof/>
          </w:rPr>
          <w:t>5.5.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62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6F53948B" w14:textId="7842A4E8"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3" w:history="1">
        <w:r w:rsidR="00BA7584" w:rsidRPr="000E0872">
          <w:rPr>
            <w:rStyle w:val="Hyperlink"/>
            <w:noProof/>
          </w:rPr>
          <w:t>5.5.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63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74767986" w14:textId="7696B985"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4" w:history="1">
        <w:r w:rsidR="00BA7584" w:rsidRPr="000E0872">
          <w:rPr>
            <w:rStyle w:val="Hyperlink"/>
            <w:noProof/>
          </w:rPr>
          <w:t>5.5.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64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00211294" w14:textId="79BFE9E3" w:rsidR="00BA7584" w:rsidRDefault="00000000">
      <w:pPr>
        <w:pStyle w:val="TOC2"/>
        <w:tabs>
          <w:tab w:val="left" w:pos="880"/>
        </w:tabs>
        <w:rPr>
          <w:rFonts w:asciiTheme="minorHAnsi" w:eastAsiaTheme="minorEastAsia" w:hAnsiTheme="minorHAnsi" w:cstheme="minorBidi"/>
          <w:noProof/>
          <w:sz w:val="22"/>
          <w:lang w:eastAsia="en-IE"/>
        </w:rPr>
      </w:pPr>
      <w:hyperlink w:anchor="_Toc133328265" w:history="1">
        <w:r w:rsidR="00BA7584" w:rsidRPr="000E0872">
          <w:rPr>
            <w:rStyle w:val="Hyperlink"/>
            <w:noProof/>
          </w:rPr>
          <w:t>5.6</w:t>
        </w:r>
        <w:r w:rsidR="00BA7584">
          <w:rPr>
            <w:rFonts w:asciiTheme="minorHAnsi" w:eastAsiaTheme="minorEastAsia" w:hAnsiTheme="minorHAnsi" w:cstheme="minorBidi"/>
            <w:noProof/>
            <w:sz w:val="22"/>
            <w:lang w:eastAsia="en-IE"/>
          </w:rPr>
          <w:tab/>
        </w:r>
        <w:r w:rsidR="00BA7584" w:rsidRPr="000E0872">
          <w:rPr>
            <w:rStyle w:val="Hyperlink"/>
            <w:noProof/>
          </w:rPr>
          <w:t>Dijkstra’s Search Pathfinding Algorithm</w:t>
        </w:r>
        <w:r w:rsidR="00BA7584">
          <w:rPr>
            <w:noProof/>
            <w:webHidden/>
          </w:rPr>
          <w:tab/>
        </w:r>
        <w:r w:rsidR="00BA7584">
          <w:rPr>
            <w:noProof/>
            <w:webHidden/>
          </w:rPr>
          <w:fldChar w:fldCharType="begin"/>
        </w:r>
        <w:r w:rsidR="00BA7584">
          <w:rPr>
            <w:noProof/>
            <w:webHidden/>
          </w:rPr>
          <w:instrText xml:space="preserve"> PAGEREF _Toc133328265 \h </w:instrText>
        </w:r>
        <w:r w:rsidR="00BA7584">
          <w:rPr>
            <w:noProof/>
            <w:webHidden/>
          </w:rPr>
        </w:r>
        <w:r w:rsidR="00BA7584">
          <w:rPr>
            <w:noProof/>
            <w:webHidden/>
          </w:rPr>
          <w:fldChar w:fldCharType="separate"/>
        </w:r>
        <w:r w:rsidR="00BA7584">
          <w:rPr>
            <w:noProof/>
            <w:webHidden/>
          </w:rPr>
          <w:t>15</w:t>
        </w:r>
        <w:r w:rsidR="00BA7584">
          <w:rPr>
            <w:noProof/>
            <w:webHidden/>
          </w:rPr>
          <w:fldChar w:fldCharType="end"/>
        </w:r>
      </w:hyperlink>
    </w:p>
    <w:p w14:paraId="0FD265DA" w14:textId="38101191"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6" w:history="1">
        <w:r w:rsidR="00BA7584" w:rsidRPr="000E0872">
          <w:rPr>
            <w:rStyle w:val="Hyperlink"/>
            <w:noProof/>
          </w:rPr>
          <w:t>5.6.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66 \h </w:instrText>
        </w:r>
        <w:r w:rsidR="00BA7584">
          <w:rPr>
            <w:noProof/>
            <w:webHidden/>
          </w:rPr>
        </w:r>
        <w:r w:rsidR="00BA7584">
          <w:rPr>
            <w:noProof/>
            <w:webHidden/>
          </w:rPr>
          <w:fldChar w:fldCharType="separate"/>
        </w:r>
        <w:r w:rsidR="00BA7584">
          <w:rPr>
            <w:noProof/>
            <w:webHidden/>
          </w:rPr>
          <w:t>15</w:t>
        </w:r>
        <w:r w:rsidR="00BA7584">
          <w:rPr>
            <w:noProof/>
            <w:webHidden/>
          </w:rPr>
          <w:fldChar w:fldCharType="end"/>
        </w:r>
      </w:hyperlink>
    </w:p>
    <w:p w14:paraId="159A0483" w14:textId="1341C54D"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7" w:history="1">
        <w:r w:rsidR="00BA7584" w:rsidRPr="000E0872">
          <w:rPr>
            <w:rStyle w:val="Hyperlink"/>
            <w:noProof/>
          </w:rPr>
          <w:t>5.6.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67 \h </w:instrText>
        </w:r>
        <w:r w:rsidR="00BA7584">
          <w:rPr>
            <w:noProof/>
            <w:webHidden/>
          </w:rPr>
        </w:r>
        <w:r w:rsidR="00BA7584">
          <w:rPr>
            <w:noProof/>
            <w:webHidden/>
          </w:rPr>
          <w:fldChar w:fldCharType="separate"/>
        </w:r>
        <w:r w:rsidR="00BA7584">
          <w:rPr>
            <w:noProof/>
            <w:webHidden/>
          </w:rPr>
          <w:t>15</w:t>
        </w:r>
        <w:r w:rsidR="00BA7584">
          <w:rPr>
            <w:noProof/>
            <w:webHidden/>
          </w:rPr>
          <w:fldChar w:fldCharType="end"/>
        </w:r>
      </w:hyperlink>
    </w:p>
    <w:p w14:paraId="50ABCCCB" w14:textId="44569205"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68" w:history="1">
        <w:r w:rsidR="00BA7584" w:rsidRPr="000E0872">
          <w:rPr>
            <w:rStyle w:val="Hyperlink"/>
            <w:noProof/>
          </w:rPr>
          <w:t>5.6.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68 \h </w:instrText>
        </w:r>
        <w:r w:rsidR="00BA7584">
          <w:rPr>
            <w:noProof/>
            <w:webHidden/>
          </w:rPr>
        </w:r>
        <w:r w:rsidR="00BA7584">
          <w:rPr>
            <w:noProof/>
            <w:webHidden/>
          </w:rPr>
          <w:fldChar w:fldCharType="separate"/>
        </w:r>
        <w:r w:rsidR="00BA7584">
          <w:rPr>
            <w:noProof/>
            <w:webHidden/>
          </w:rPr>
          <w:t>15</w:t>
        </w:r>
        <w:r w:rsidR="00BA7584">
          <w:rPr>
            <w:noProof/>
            <w:webHidden/>
          </w:rPr>
          <w:fldChar w:fldCharType="end"/>
        </w:r>
      </w:hyperlink>
    </w:p>
    <w:p w14:paraId="69DC6469" w14:textId="5FA7A409" w:rsidR="00BA7584" w:rsidRDefault="00000000">
      <w:pPr>
        <w:pStyle w:val="TOC2"/>
        <w:tabs>
          <w:tab w:val="left" w:pos="880"/>
        </w:tabs>
        <w:rPr>
          <w:rFonts w:asciiTheme="minorHAnsi" w:eastAsiaTheme="minorEastAsia" w:hAnsiTheme="minorHAnsi" w:cstheme="minorBidi"/>
          <w:noProof/>
          <w:sz w:val="22"/>
          <w:lang w:eastAsia="en-IE"/>
        </w:rPr>
      </w:pPr>
      <w:hyperlink w:anchor="_Toc133328269" w:history="1">
        <w:r w:rsidR="00BA7584" w:rsidRPr="000E0872">
          <w:rPr>
            <w:rStyle w:val="Hyperlink"/>
            <w:noProof/>
          </w:rPr>
          <w:t>5.7</w:t>
        </w:r>
        <w:r w:rsidR="00BA7584">
          <w:rPr>
            <w:rFonts w:asciiTheme="minorHAnsi" w:eastAsiaTheme="minorEastAsia" w:hAnsiTheme="minorHAnsi" w:cstheme="minorBidi"/>
            <w:noProof/>
            <w:sz w:val="22"/>
            <w:lang w:eastAsia="en-IE"/>
          </w:rPr>
          <w:tab/>
        </w:r>
        <w:r w:rsidR="00BA7584" w:rsidRPr="000E0872">
          <w:rPr>
            <w:rStyle w:val="Hyperlink"/>
            <w:noProof/>
          </w:rPr>
          <w:t>Depth first Search Pathfinding Algorithm</w:t>
        </w:r>
        <w:r w:rsidR="00BA7584">
          <w:rPr>
            <w:noProof/>
            <w:webHidden/>
          </w:rPr>
          <w:tab/>
        </w:r>
        <w:r w:rsidR="00BA7584">
          <w:rPr>
            <w:noProof/>
            <w:webHidden/>
          </w:rPr>
          <w:fldChar w:fldCharType="begin"/>
        </w:r>
        <w:r w:rsidR="00BA7584">
          <w:rPr>
            <w:noProof/>
            <w:webHidden/>
          </w:rPr>
          <w:instrText xml:space="preserve"> PAGEREF _Toc133328269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7050C4D" w14:textId="02DAE3F5"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0" w:history="1">
        <w:r w:rsidR="00BA7584" w:rsidRPr="000E0872">
          <w:rPr>
            <w:rStyle w:val="Hyperlink"/>
            <w:noProof/>
          </w:rPr>
          <w:t>5.7.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7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27B5BEFD" w14:textId="36430DE1"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1" w:history="1">
        <w:r w:rsidR="00BA7584" w:rsidRPr="000E0872">
          <w:rPr>
            <w:rStyle w:val="Hyperlink"/>
            <w:noProof/>
          </w:rPr>
          <w:t>5.7.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71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026CC1A9" w14:textId="782C445D"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2" w:history="1">
        <w:r w:rsidR="00BA7584" w:rsidRPr="000E0872">
          <w:rPr>
            <w:rStyle w:val="Hyperlink"/>
            <w:noProof/>
          </w:rPr>
          <w:t>5.7.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72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214E2A64" w14:textId="0C02E4D3" w:rsidR="00BA7584" w:rsidRDefault="00000000">
      <w:pPr>
        <w:pStyle w:val="TOC2"/>
        <w:tabs>
          <w:tab w:val="left" w:pos="880"/>
        </w:tabs>
        <w:rPr>
          <w:rFonts w:asciiTheme="minorHAnsi" w:eastAsiaTheme="minorEastAsia" w:hAnsiTheme="minorHAnsi" w:cstheme="minorBidi"/>
          <w:noProof/>
          <w:sz w:val="22"/>
          <w:lang w:eastAsia="en-IE"/>
        </w:rPr>
      </w:pPr>
      <w:hyperlink w:anchor="_Toc133328273" w:history="1">
        <w:r w:rsidR="00BA7584" w:rsidRPr="000E0872">
          <w:rPr>
            <w:rStyle w:val="Hyperlink"/>
            <w:noProof/>
          </w:rPr>
          <w:t>5.8</w:t>
        </w:r>
        <w:r w:rsidR="00BA7584">
          <w:rPr>
            <w:rFonts w:asciiTheme="minorHAnsi" w:eastAsiaTheme="minorEastAsia" w:hAnsiTheme="minorHAnsi" w:cstheme="minorBidi"/>
            <w:noProof/>
            <w:sz w:val="22"/>
            <w:lang w:eastAsia="en-IE"/>
          </w:rPr>
          <w:tab/>
        </w:r>
        <w:r w:rsidR="00BA7584" w:rsidRPr="000E0872">
          <w:rPr>
            <w:rStyle w:val="Hyperlink"/>
            <w:noProof/>
          </w:rPr>
          <w:t>Jump point search Pathfinding Algorithm</w:t>
        </w:r>
        <w:r w:rsidR="00BA7584">
          <w:rPr>
            <w:noProof/>
            <w:webHidden/>
          </w:rPr>
          <w:tab/>
        </w:r>
        <w:r w:rsidR="00BA7584">
          <w:rPr>
            <w:noProof/>
            <w:webHidden/>
          </w:rPr>
          <w:fldChar w:fldCharType="begin"/>
        </w:r>
        <w:r w:rsidR="00BA7584">
          <w:rPr>
            <w:noProof/>
            <w:webHidden/>
          </w:rPr>
          <w:instrText xml:space="preserve"> PAGEREF _Toc133328273 \h </w:instrText>
        </w:r>
        <w:r w:rsidR="00BA7584">
          <w:rPr>
            <w:noProof/>
            <w:webHidden/>
          </w:rPr>
        </w:r>
        <w:r w:rsidR="00BA7584">
          <w:rPr>
            <w:noProof/>
            <w:webHidden/>
          </w:rPr>
          <w:fldChar w:fldCharType="separate"/>
        </w:r>
        <w:r w:rsidR="00BA7584">
          <w:rPr>
            <w:noProof/>
            <w:webHidden/>
          </w:rPr>
          <w:t>18</w:t>
        </w:r>
        <w:r w:rsidR="00BA7584">
          <w:rPr>
            <w:noProof/>
            <w:webHidden/>
          </w:rPr>
          <w:fldChar w:fldCharType="end"/>
        </w:r>
      </w:hyperlink>
    </w:p>
    <w:p w14:paraId="4EBD086F" w14:textId="38682FEF"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4" w:history="1">
        <w:r w:rsidR="00BA7584" w:rsidRPr="000E0872">
          <w:rPr>
            <w:rStyle w:val="Hyperlink"/>
            <w:noProof/>
          </w:rPr>
          <w:t>5.8.1</w:t>
        </w:r>
        <w:r w:rsidR="00BA7584">
          <w:rPr>
            <w:rFonts w:asciiTheme="minorHAnsi" w:eastAsiaTheme="minorEastAsia" w:hAnsiTheme="minorHAnsi" w:cstheme="minorBidi"/>
            <w:noProof/>
            <w:sz w:val="22"/>
            <w:lang w:eastAsia="en-IE"/>
          </w:rPr>
          <w:tab/>
        </w:r>
        <w:r w:rsidR="00BA7584" w:rsidRPr="000E0872">
          <w:rPr>
            <w:rStyle w:val="Hyperlink"/>
            <w:noProof/>
          </w:rPr>
          <w:t>Overview</w:t>
        </w:r>
        <w:r w:rsidR="00BA7584">
          <w:rPr>
            <w:noProof/>
            <w:webHidden/>
          </w:rPr>
          <w:tab/>
        </w:r>
        <w:r w:rsidR="00BA7584">
          <w:rPr>
            <w:noProof/>
            <w:webHidden/>
          </w:rPr>
          <w:fldChar w:fldCharType="begin"/>
        </w:r>
        <w:r w:rsidR="00BA7584">
          <w:rPr>
            <w:noProof/>
            <w:webHidden/>
          </w:rPr>
          <w:instrText xml:space="preserve"> PAGEREF _Toc133328274 \h </w:instrText>
        </w:r>
        <w:r w:rsidR="00BA7584">
          <w:rPr>
            <w:noProof/>
            <w:webHidden/>
          </w:rPr>
        </w:r>
        <w:r w:rsidR="00BA7584">
          <w:rPr>
            <w:noProof/>
            <w:webHidden/>
          </w:rPr>
          <w:fldChar w:fldCharType="separate"/>
        </w:r>
        <w:r w:rsidR="00BA7584">
          <w:rPr>
            <w:noProof/>
            <w:webHidden/>
          </w:rPr>
          <w:t>18</w:t>
        </w:r>
        <w:r w:rsidR="00BA7584">
          <w:rPr>
            <w:noProof/>
            <w:webHidden/>
          </w:rPr>
          <w:fldChar w:fldCharType="end"/>
        </w:r>
      </w:hyperlink>
    </w:p>
    <w:p w14:paraId="44F96D74" w14:textId="4C5B1B16"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5" w:history="1">
        <w:r w:rsidR="00BA7584" w:rsidRPr="000E0872">
          <w:rPr>
            <w:rStyle w:val="Hyperlink"/>
            <w:noProof/>
          </w:rPr>
          <w:t>5.8.2</w:t>
        </w:r>
        <w:r w:rsidR="00BA7584">
          <w:rPr>
            <w:rFonts w:asciiTheme="minorHAnsi" w:eastAsiaTheme="minorEastAsia" w:hAnsiTheme="minorHAnsi" w:cstheme="minorBidi"/>
            <w:noProof/>
            <w:sz w:val="22"/>
            <w:lang w:eastAsia="en-IE"/>
          </w:rPr>
          <w:tab/>
        </w:r>
        <w:r w:rsidR="00BA7584" w:rsidRPr="000E0872">
          <w:rPr>
            <w:rStyle w:val="Hyperlink"/>
            <w:noProof/>
          </w:rPr>
          <w:t>Key Information</w:t>
        </w:r>
        <w:r w:rsidR="00BA7584">
          <w:rPr>
            <w:noProof/>
            <w:webHidden/>
          </w:rPr>
          <w:tab/>
        </w:r>
        <w:r w:rsidR="00BA7584">
          <w:rPr>
            <w:noProof/>
            <w:webHidden/>
          </w:rPr>
          <w:fldChar w:fldCharType="begin"/>
        </w:r>
        <w:r w:rsidR="00BA7584">
          <w:rPr>
            <w:noProof/>
            <w:webHidden/>
          </w:rPr>
          <w:instrText xml:space="preserve"> PAGEREF _Toc133328275 \h </w:instrText>
        </w:r>
        <w:r w:rsidR="00BA7584">
          <w:rPr>
            <w:noProof/>
            <w:webHidden/>
          </w:rPr>
        </w:r>
        <w:r w:rsidR="00BA7584">
          <w:rPr>
            <w:noProof/>
            <w:webHidden/>
          </w:rPr>
          <w:fldChar w:fldCharType="separate"/>
        </w:r>
        <w:r w:rsidR="00BA7584">
          <w:rPr>
            <w:noProof/>
            <w:webHidden/>
          </w:rPr>
          <w:t>18</w:t>
        </w:r>
        <w:r w:rsidR="00BA7584">
          <w:rPr>
            <w:noProof/>
            <w:webHidden/>
          </w:rPr>
          <w:fldChar w:fldCharType="end"/>
        </w:r>
      </w:hyperlink>
    </w:p>
    <w:p w14:paraId="2FE8E0E5" w14:textId="0B3B94BE"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76" w:history="1">
        <w:r w:rsidR="00BA7584" w:rsidRPr="000E0872">
          <w:rPr>
            <w:rStyle w:val="Hyperlink"/>
            <w:noProof/>
          </w:rPr>
          <w:t>5.8.3</w:t>
        </w:r>
        <w:r w:rsidR="00BA7584">
          <w:rPr>
            <w:rFonts w:asciiTheme="minorHAnsi" w:eastAsiaTheme="minorEastAsia" w:hAnsiTheme="minorHAnsi" w:cstheme="minorBidi"/>
            <w:noProof/>
            <w:sz w:val="22"/>
            <w:lang w:eastAsia="en-IE"/>
          </w:rPr>
          <w:tab/>
        </w:r>
        <w:r w:rsidR="00BA7584" w:rsidRPr="000E0872">
          <w:rPr>
            <w:rStyle w:val="Hyperlink"/>
            <w:noProof/>
          </w:rPr>
          <w:t>Algorithm</w:t>
        </w:r>
        <w:r w:rsidR="00BA7584">
          <w:rPr>
            <w:noProof/>
            <w:webHidden/>
          </w:rPr>
          <w:tab/>
        </w:r>
        <w:r w:rsidR="00BA7584">
          <w:rPr>
            <w:noProof/>
            <w:webHidden/>
          </w:rPr>
          <w:fldChar w:fldCharType="begin"/>
        </w:r>
        <w:r w:rsidR="00BA7584">
          <w:rPr>
            <w:noProof/>
            <w:webHidden/>
          </w:rPr>
          <w:instrText xml:space="preserve"> PAGEREF _Toc133328276 \h </w:instrText>
        </w:r>
        <w:r w:rsidR="00BA7584">
          <w:rPr>
            <w:noProof/>
            <w:webHidden/>
          </w:rPr>
        </w:r>
        <w:r w:rsidR="00BA7584">
          <w:rPr>
            <w:noProof/>
            <w:webHidden/>
          </w:rPr>
          <w:fldChar w:fldCharType="separate"/>
        </w:r>
        <w:r w:rsidR="00BA7584">
          <w:rPr>
            <w:noProof/>
            <w:webHidden/>
          </w:rPr>
          <w:t>18</w:t>
        </w:r>
        <w:r w:rsidR="00BA7584">
          <w:rPr>
            <w:noProof/>
            <w:webHidden/>
          </w:rPr>
          <w:fldChar w:fldCharType="end"/>
        </w:r>
      </w:hyperlink>
    </w:p>
    <w:p w14:paraId="14087E4C" w14:textId="64AD7E74" w:rsidR="00BA7584" w:rsidRDefault="00000000">
      <w:pPr>
        <w:pStyle w:val="TOC2"/>
        <w:tabs>
          <w:tab w:val="left" w:pos="880"/>
        </w:tabs>
        <w:rPr>
          <w:rFonts w:asciiTheme="minorHAnsi" w:eastAsiaTheme="minorEastAsia" w:hAnsiTheme="minorHAnsi" w:cstheme="minorBidi"/>
          <w:noProof/>
          <w:sz w:val="22"/>
          <w:lang w:eastAsia="en-IE"/>
        </w:rPr>
      </w:pPr>
      <w:hyperlink w:anchor="_Toc133328277" w:history="1">
        <w:r w:rsidR="00BA7584" w:rsidRPr="000E0872">
          <w:rPr>
            <w:rStyle w:val="Hyperlink"/>
            <w:noProof/>
          </w:rPr>
          <w:t>5.9</w:t>
        </w:r>
        <w:r w:rsidR="00BA7584">
          <w:rPr>
            <w:rFonts w:asciiTheme="minorHAnsi" w:eastAsiaTheme="minorEastAsia" w:hAnsiTheme="minorHAnsi" w:cstheme="minorBidi"/>
            <w:noProof/>
            <w:sz w:val="22"/>
            <w:lang w:eastAsia="en-IE"/>
          </w:rPr>
          <w:tab/>
        </w:r>
        <w:r w:rsidR="00BA7584" w:rsidRPr="000E0872">
          <w:rPr>
            <w:rStyle w:val="Hyperlink"/>
            <w:noProof/>
          </w:rPr>
          <w:t>How to compare the algorithms.</w:t>
        </w:r>
        <w:r w:rsidR="00BA7584">
          <w:rPr>
            <w:noProof/>
            <w:webHidden/>
          </w:rPr>
          <w:tab/>
        </w:r>
        <w:r w:rsidR="00BA7584">
          <w:rPr>
            <w:noProof/>
            <w:webHidden/>
          </w:rPr>
          <w:fldChar w:fldCharType="begin"/>
        </w:r>
        <w:r w:rsidR="00BA7584">
          <w:rPr>
            <w:noProof/>
            <w:webHidden/>
          </w:rPr>
          <w:instrText xml:space="preserve"> PAGEREF _Toc133328277 \h </w:instrText>
        </w:r>
        <w:r w:rsidR="00BA7584">
          <w:rPr>
            <w:noProof/>
            <w:webHidden/>
          </w:rPr>
        </w:r>
        <w:r w:rsidR="00BA7584">
          <w:rPr>
            <w:noProof/>
            <w:webHidden/>
          </w:rPr>
          <w:fldChar w:fldCharType="separate"/>
        </w:r>
        <w:r w:rsidR="00BA7584">
          <w:rPr>
            <w:noProof/>
            <w:webHidden/>
          </w:rPr>
          <w:t>19</w:t>
        </w:r>
        <w:r w:rsidR="00BA7584">
          <w:rPr>
            <w:noProof/>
            <w:webHidden/>
          </w:rPr>
          <w:fldChar w:fldCharType="end"/>
        </w:r>
      </w:hyperlink>
    </w:p>
    <w:p w14:paraId="24E1D991" w14:textId="1D335E4C" w:rsidR="00BA7584" w:rsidRDefault="00000000">
      <w:pPr>
        <w:pStyle w:val="TOC2"/>
        <w:tabs>
          <w:tab w:val="left" w:pos="1100"/>
        </w:tabs>
        <w:rPr>
          <w:rFonts w:asciiTheme="minorHAnsi" w:eastAsiaTheme="minorEastAsia" w:hAnsiTheme="minorHAnsi" w:cstheme="minorBidi"/>
          <w:noProof/>
          <w:sz w:val="22"/>
          <w:lang w:eastAsia="en-IE"/>
        </w:rPr>
      </w:pPr>
      <w:hyperlink w:anchor="_Toc133328278" w:history="1">
        <w:r w:rsidR="00BA7584" w:rsidRPr="000E0872">
          <w:rPr>
            <w:rStyle w:val="Hyperlink"/>
            <w:noProof/>
          </w:rPr>
          <w:t>5.10</w:t>
        </w:r>
        <w:r w:rsidR="00BA7584">
          <w:rPr>
            <w:rFonts w:asciiTheme="minorHAnsi" w:eastAsiaTheme="minorEastAsia" w:hAnsiTheme="minorHAnsi" w:cstheme="minorBidi"/>
            <w:noProof/>
            <w:sz w:val="22"/>
            <w:lang w:eastAsia="en-IE"/>
          </w:rPr>
          <w:tab/>
        </w:r>
        <w:r w:rsidR="00BA7584" w:rsidRPr="000E0872">
          <w:rPr>
            <w:rStyle w:val="Hyperlink"/>
            <w:noProof/>
          </w:rPr>
          <w:t>Controls necessary for fair comparison</w:t>
        </w:r>
        <w:r w:rsidR="00BA7584">
          <w:rPr>
            <w:noProof/>
            <w:webHidden/>
          </w:rPr>
          <w:tab/>
        </w:r>
        <w:r w:rsidR="00BA7584">
          <w:rPr>
            <w:noProof/>
            <w:webHidden/>
          </w:rPr>
          <w:fldChar w:fldCharType="begin"/>
        </w:r>
        <w:r w:rsidR="00BA7584">
          <w:rPr>
            <w:noProof/>
            <w:webHidden/>
          </w:rPr>
          <w:instrText xml:space="preserve"> PAGEREF _Toc133328278 \h </w:instrText>
        </w:r>
        <w:r w:rsidR="00BA7584">
          <w:rPr>
            <w:noProof/>
            <w:webHidden/>
          </w:rPr>
        </w:r>
        <w:r w:rsidR="00BA7584">
          <w:rPr>
            <w:noProof/>
            <w:webHidden/>
          </w:rPr>
          <w:fldChar w:fldCharType="separate"/>
        </w:r>
        <w:r w:rsidR="00BA7584">
          <w:rPr>
            <w:noProof/>
            <w:webHidden/>
          </w:rPr>
          <w:t>19</w:t>
        </w:r>
        <w:r w:rsidR="00BA7584">
          <w:rPr>
            <w:noProof/>
            <w:webHidden/>
          </w:rPr>
          <w:fldChar w:fldCharType="end"/>
        </w:r>
      </w:hyperlink>
    </w:p>
    <w:p w14:paraId="07644CBF" w14:textId="394769D4"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79" w:history="1">
        <w:r w:rsidR="00BA7584" w:rsidRPr="000E0872">
          <w:rPr>
            <w:rStyle w:val="Hyperlink"/>
            <w:noProof/>
          </w:rPr>
          <w:t>6</w:t>
        </w:r>
        <w:r w:rsidR="00BA7584">
          <w:rPr>
            <w:rFonts w:asciiTheme="minorHAnsi" w:eastAsiaTheme="minorEastAsia" w:hAnsiTheme="minorHAnsi" w:cstheme="minorBidi"/>
            <w:noProof/>
            <w:sz w:val="22"/>
            <w:lang w:eastAsia="en-IE"/>
          </w:rPr>
          <w:tab/>
        </w:r>
        <w:r w:rsidR="00BA7584" w:rsidRPr="000E0872">
          <w:rPr>
            <w:rStyle w:val="Hyperlink"/>
            <w:noProof/>
          </w:rPr>
          <w:t>Study/Methodology</w:t>
        </w:r>
        <w:r w:rsidR="00BA7584">
          <w:rPr>
            <w:noProof/>
            <w:webHidden/>
          </w:rPr>
          <w:tab/>
        </w:r>
        <w:r w:rsidR="00BA7584">
          <w:rPr>
            <w:noProof/>
            <w:webHidden/>
          </w:rPr>
          <w:fldChar w:fldCharType="begin"/>
        </w:r>
        <w:r w:rsidR="00BA7584">
          <w:rPr>
            <w:noProof/>
            <w:webHidden/>
          </w:rPr>
          <w:instrText xml:space="preserve"> PAGEREF _Toc133328279 \h </w:instrText>
        </w:r>
        <w:r w:rsidR="00BA7584">
          <w:rPr>
            <w:noProof/>
            <w:webHidden/>
          </w:rPr>
        </w:r>
        <w:r w:rsidR="00BA7584">
          <w:rPr>
            <w:noProof/>
            <w:webHidden/>
          </w:rPr>
          <w:fldChar w:fldCharType="separate"/>
        </w:r>
        <w:r w:rsidR="00BA7584">
          <w:rPr>
            <w:noProof/>
            <w:webHidden/>
          </w:rPr>
          <w:t>21</w:t>
        </w:r>
        <w:r w:rsidR="00BA7584">
          <w:rPr>
            <w:noProof/>
            <w:webHidden/>
          </w:rPr>
          <w:fldChar w:fldCharType="end"/>
        </w:r>
      </w:hyperlink>
    </w:p>
    <w:p w14:paraId="2DE0F04A" w14:textId="7CDAA120" w:rsidR="00BA7584" w:rsidRDefault="00000000">
      <w:pPr>
        <w:pStyle w:val="TOC2"/>
        <w:tabs>
          <w:tab w:val="left" w:pos="880"/>
        </w:tabs>
        <w:rPr>
          <w:rFonts w:asciiTheme="minorHAnsi" w:eastAsiaTheme="minorEastAsia" w:hAnsiTheme="minorHAnsi" w:cstheme="minorBidi"/>
          <w:noProof/>
          <w:sz w:val="22"/>
          <w:lang w:eastAsia="en-IE"/>
        </w:rPr>
      </w:pPr>
      <w:hyperlink w:anchor="_Toc133328280" w:history="1">
        <w:r w:rsidR="00BA7584" w:rsidRPr="000E0872">
          <w:rPr>
            <w:rStyle w:val="Hyperlink"/>
            <w:noProof/>
          </w:rPr>
          <w:t>6.1</w:t>
        </w:r>
        <w:r w:rsidR="00BA7584">
          <w:rPr>
            <w:rFonts w:asciiTheme="minorHAnsi" w:eastAsiaTheme="minorEastAsia" w:hAnsiTheme="minorHAnsi" w:cstheme="minorBidi"/>
            <w:noProof/>
            <w:sz w:val="22"/>
            <w:lang w:eastAsia="en-IE"/>
          </w:rPr>
          <w:tab/>
        </w:r>
        <w:r w:rsidR="00BA7584" w:rsidRPr="000E0872">
          <w:rPr>
            <w:rStyle w:val="Hyperlink"/>
            <w:noProof/>
          </w:rPr>
          <w:t>Implementing Astar</w:t>
        </w:r>
        <w:r w:rsidR="00BA7584">
          <w:rPr>
            <w:noProof/>
            <w:webHidden/>
          </w:rPr>
          <w:tab/>
        </w:r>
        <w:r w:rsidR="00BA7584">
          <w:rPr>
            <w:noProof/>
            <w:webHidden/>
          </w:rPr>
          <w:fldChar w:fldCharType="begin"/>
        </w:r>
        <w:r w:rsidR="00BA7584">
          <w:rPr>
            <w:noProof/>
            <w:webHidden/>
          </w:rPr>
          <w:instrText xml:space="preserve"> PAGEREF _Toc133328280 \h </w:instrText>
        </w:r>
        <w:r w:rsidR="00BA7584">
          <w:rPr>
            <w:noProof/>
            <w:webHidden/>
          </w:rPr>
        </w:r>
        <w:r w:rsidR="00BA7584">
          <w:rPr>
            <w:noProof/>
            <w:webHidden/>
          </w:rPr>
          <w:fldChar w:fldCharType="separate"/>
        </w:r>
        <w:r w:rsidR="00BA7584">
          <w:rPr>
            <w:noProof/>
            <w:webHidden/>
          </w:rPr>
          <w:t>21</w:t>
        </w:r>
        <w:r w:rsidR="00BA7584">
          <w:rPr>
            <w:noProof/>
            <w:webHidden/>
          </w:rPr>
          <w:fldChar w:fldCharType="end"/>
        </w:r>
      </w:hyperlink>
    </w:p>
    <w:p w14:paraId="296F0380" w14:textId="56F9C9D6" w:rsidR="00BA7584" w:rsidRDefault="00000000">
      <w:pPr>
        <w:pStyle w:val="TOC2"/>
        <w:tabs>
          <w:tab w:val="left" w:pos="880"/>
        </w:tabs>
        <w:rPr>
          <w:rFonts w:asciiTheme="minorHAnsi" w:eastAsiaTheme="minorEastAsia" w:hAnsiTheme="minorHAnsi" w:cstheme="minorBidi"/>
          <w:noProof/>
          <w:sz w:val="22"/>
          <w:lang w:eastAsia="en-IE"/>
        </w:rPr>
      </w:pPr>
      <w:hyperlink w:anchor="_Toc133328281" w:history="1">
        <w:r w:rsidR="00BA7584" w:rsidRPr="000E0872">
          <w:rPr>
            <w:rStyle w:val="Hyperlink"/>
            <w:noProof/>
          </w:rPr>
          <w:t>6.2</w:t>
        </w:r>
        <w:r w:rsidR="00BA7584">
          <w:rPr>
            <w:rFonts w:asciiTheme="minorHAnsi" w:eastAsiaTheme="minorEastAsia" w:hAnsiTheme="minorHAnsi" w:cstheme="minorBidi"/>
            <w:noProof/>
            <w:sz w:val="22"/>
            <w:lang w:eastAsia="en-IE"/>
          </w:rPr>
          <w:tab/>
        </w:r>
        <w:r w:rsidR="00BA7584" w:rsidRPr="000E0872">
          <w:rPr>
            <w:rStyle w:val="Hyperlink"/>
            <w:noProof/>
          </w:rPr>
          <w:t>Implementing Dstar Lite</w:t>
        </w:r>
        <w:r w:rsidR="00BA7584">
          <w:rPr>
            <w:noProof/>
            <w:webHidden/>
          </w:rPr>
          <w:tab/>
        </w:r>
        <w:r w:rsidR="00BA7584">
          <w:rPr>
            <w:noProof/>
            <w:webHidden/>
          </w:rPr>
          <w:fldChar w:fldCharType="begin"/>
        </w:r>
        <w:r w:rsidR="00BA7584">
          <w:rPr>
            <w:noProof/>
            <w:webHidden/>
          </w:rPr>
          <w:instrText xml:space="preserve"> PAGEREF _Toc133328281 \h </w:instrText>
        </w:r>
        <w:r w:rsidR="00BA7584">
          <w:rPr>
            <w:noProof/>
            <w:webHidden/>
          </w:rPr>
        </w:r>
        <w:r w:rsidR="00BA7584">
          <w:rPr>
            <w:noProof/>
            <w:webHidden/>
          </w:rPr>
          <w:fldChar w:fldCharType="separate"/>
        </w:r>
        <w:r w:rsidR="00BA7584">
          <w:rPr>
            <w:noProof/>
            <w:webHidden/>
          </w:rPr>
          <w:t>22</w:t>
        </w:r>
        <w:r w:rsidR="00BA7584">
          <w:rPr>
            <w:noProof/>
            <w:webHidden/>
          </w:rPr>
          <w:fldChar w:fldCharType="end"/>
        </w:r>
      </w:hyperlink>
    </w:p>
    <w:p w14:paraId="22E61D51" w14:textId="21759A66" w:rsidR="00BA7584" w:rsidRDefault="00000000">
      <w:pPr>
        <w:pStyle w:val="TOC2"/>
        <w:tabs>
          <w:tab w:val="left" w:pos="880"/>
        </w:tabs>
        <w:rPr>
          <w:rFonts w:asciiTheme="minorHAnsi" w:eastAsiaTheme="minorEastAsia" w:hAnsiTheme="minorHAnsi" w:cstheme="minorBidi"/>
          <w:noProof/>
          <w:sz w:val="22"/>
          <w:lang w:eastAsia="en-IE"/>
        </w:rPr>
      </w:pPr>
      <w:hyperlink w:anchor="_Toc133328282" w:history="1">
        <w:r w:rsidR="00BA7584" w:rsidRPr="000E0872">
          <w:rPr>
            <w:rStyle w:val="Hyperlink"/>
            <w:noProof/>
          </w:rPr>
          <w:t>6.3</w:t>
        </w:r>
        <w:r w:rsidR="00BA7584">
          <w:rPr>
            <w:rFonts w:asciiTheme="minorHAnsi" w:eastAsiaTheme="minorEastAsia" w:hAnsiTheme="minorHAnsi" w:cstheme="minorBidi"/>
            <w:noProof/>
            <w:sz w:val="22"/>
            <w:lang w:eastAsia="en-IE"/>
          </w:rPr>
          <w:tab/>
        </w:r>
        <w:r w:rsidR="00BA7584" w:rsidRPr="000E0872">
          <w:rPr>
            <w:rStyle w:val="Hyperlink"/>
            <w:noProof/>
          </w:rPr>
          <w:t>Implementing Dijkstra’s Search Algorithm</w:t>
        </w:r>
        <w:r w:rsidR="00BA7584">
          <w:rPr>
            <w:noProof/>
            <w:webHidden/>
          </w:rPr>
          <w:tab/>
        </w:r>
        <w:r w:rsidR="00BA7584">
          <w:rPr>
            <w:noProof/>
            <w:webHidden/>
          </w:rPr>
          <w:fldChar w:fldCharType="begin"/>
        </w:r>
        <w:r w:rsidR="00BA7584">
          <w:rPr>
            <w:noProof/>
            <w:webHidden/>
          </w:rPr>
          <w:instrText xml:space="preserve"> PAGEREF _Toc133328282 \h </w:instrText>
        </w:r>
        <w:r w:rsidR="00BA7584">
          <w:rPr>
            <w:noProof/>
            <w:webHidden/>
          </w:rPr>
        </w:r>
        <w:r w:rsidR="00BA7584">
          <w:rPr>
            <w:noProof/>
            <w:webHidden/>
          </w:rPr>
          <w:fldChar w:fldCharType="separate"/>
        </w:r>
        <w:r w:rsidR="00BA7584">
          <w:rPr>
            <w:noProof/>
            <w:webHidden/>
          </w:rPr>
          <w:t>23</w:t>
        </w:r>
        <w:r w:rsidR="00BA7584">
          <w:rPr>
            <w:noProof/>
            <w:webHidden/>
          </w:rPr>
          <w:fldChar w:fldCharType="end"/>
        </w:r>
      </w:hyperlink>
    </w:p>
    <w:p w14:paraId="70FF81C4" w14:textId="1377E649" w:rsidR="00BA7584" w:rsidRDefault="00000000">
      <w:pPr>
        <w:pStyle w:val="TOC2"/>
        <w:tabs>
          <w:tab w:val="left" w:pos="880"/>
        </w:tabs>
        <w:rPr>
          <w:rFonts w:asciiTheme="minorHAnsi" w:eastAsiaTheme="minorEastAsia" w:hAnsiTheme="minorHAnsi" w:cstheme="minorBidi"/>
          <w:noProof/>
          <w:sz w:val="22"/>
          <w:lang w:eastAsia="en-IE"/>
        </w:rPr>
      </w:pPr>
      <w:hyperlink w:anchor="_Toc133328283" w:history="1">
        <w:r w:rsidR="00BA7584" w:rsidRPr="000E0872">
          <w:rPr>
            <w:rStyle w:val="Hyperlink"/>
            <w:noProof/>
          </w:rPr>
          <w:t>6.4</w:t>
        </w:r>
        <w:r w:rsidR="00BA7584">
          <w:rPr>
            <w:rFonts w:asciiTheme="minorHAnsi" w:eastAsiaTheme="minorEastAsia" w:hAnsiTheme="minorHAnsi" w:cstheme="minorBidi"/>
            <w:noProof/>
            <w:sz w:val="22"/>
            <w:lang w:eastAsia="en-IE"/>
          </w:rPr>
          <w:tab/>
        </w:r>
        <w:r w:rsidR="00BA7584" w:rsidRPr="000E0872">
          <w:rPr>
            <w:rStyle w:val="Hyperlink"/>
            <w:noProof/>
          </w:rPr>
          <w:t>Implementing Lifelong Planning Astar</w:t>
        </w:r>
        <w:r w:rsidR="00BA7584">
          <w:rPr>
            <w:noProof/>
            <w:webHidden/>
          </w:rPr>
          <w:tab/>
        </w:r>
        <w:r w:rsidR="00BA7584">
          <w:rPr>
            <w:noProof/>
            <w:webHidden/>
          </w:rPr>
          <w:fldChar w:fldCharType="begin"/>
        </w:r>
        <w:r w:rsidR="00BA7584">
          <w:rPr>
            <w:noProof/>
            <w:webHidden/>
          </w:rPr>
          <w:instrText xml:space="preserve"> PAGEREF _Toc133328283 \h </w:instrText>
        </w:r>
        <w:r w:rsidR="00BA7584">
          <w:rPr>
            <w:noProof/>
            <w:webHidden/>
          </w:rPr>
        </w:r>
        <w:r w:rsidR="00BA7584">
          <w:rPr>
            <w:noProof/>
            <w:webHidden/>
          </w:rPr>
          <w:fldChar w:fldCharType="separate"/>
        </w:r>
        <w:r w:rsidR="00BA7584">
          <w:rPr>
            <w:noProof/>
            <w:webHidden/>
          </w:rPr>
          <w:t>23</w:t>
        </w:r>
        <w:r w:rsidR="00BA7584">
          <w:rPr>
            <w:noProof/>
            <w:webHidden/>
          </w:rPr>
          <w:fldChar w:fldCharType="end"/>
        </w:r>
      </w:hyperlink>
    </w:p>
    <w:p w14:paraId="15223823" w14:textId="618B1F3B" w:rsidR="00BA7584" w:rsidRDefault="00000000">
      <w:pPr>
        <w:pStyle w:val="TOC2"/>
        <w:tabs>
          <w:tab w:val="left" w:pos="880"/>
        </w:tabs>
        <w:rPr>
          <w:rFonts w:asciiTheme="minorHAnsi" w:eastAsiaTheme="minorEastAsia" w:hAnsiTheme="minorHAnsi" w:cstheme="minorBidi"/>
          <w:noProof/>
          <w:sz w:val="22"/>
          <w:lang w:eastAsia="en-IE"/>
        </w:rPr>
      </w:pPr>
      <w:hyperlink w:anchor="_Toc133328284" w:history="1">
        <w:r w:rsidR="00BA7584" w:rsidRPr="000E0872">
          <w:rPr>
            <w:rStyle w:val="Hyperlink"/>
            <w:noProof/>
          </w:rPr>
          <w:t>6.5</w:t>
        </w:r>
        <w:r w:rsidR="00BA7584">
          <w:rPr>
            <w:rFonts w:asciiTheme="minorHAnsi" w:eastAsiaTheme="minorEastAsia" w:hAnsiTheme="minorHAnsi" w:cstheme="minorBidi"/>
            <w:noProof/>
            <w:sz w:val="22"/>
            <w:lang w:eastAsia="en-IE"/>
          </w:rPr>
          <w:tab/>
        </w:r>
        <w:r w:rsidR="00BA7584" w:rsidRPr="000E0872">
          <w:rPr>
            <w:rStyle w:val="Hyperlink"/>
            <w:noProof/>
          </w:rPr>
          <w:t>Implementing Depth First Search</w:t>
        </w:r>
        <w:r w:rsidR="00BA7584">
          <w:rPr>
            <w:noProof/>
            <w:webHidden/>
          </w:rPr>
          <w:tab/>
        </w:r>
        <w:r w:rsidR="00BA7584">
          <w:rPr>
            <w:noProof/>
            <w:webHidden/>
          </w:rPr>
          <w:fldChar w:fldCharType="begin"/>
        </w:r>
        <w:r w:rsidR="00BA7584">
          <w:rPr>
            <w:noProof/>
            <w:webHidden/>
          </w:rPr>
          <w:instrText xml:space="preserve"> PAGEREF _Toc133328284 \h </w:instrText>
        </w:r>
        <w:r w:rsidR="00BA7584">
          <w:rPr>
            <w:noProof/>
            <w:webHidden/>
          </w:rPr>
        </w:r>
        <w:r w:rsidR="00BA7584">
          <w:rPr>
            <w:noProof/>
            <w:webHidden/>
          </w:rPr>
          <w:fldChar w:fldCharType="separate"/>
        </w:r>
        <w:r w:rsidR="00BA7584">
          <w:rPr>
            <w:noProof/>
            <w:webHidden/>
          </w:rPr>
          <w:t>23</w:t>
        </w:r>
        <w:r w:rsidR="00BA7584">
          <w:rPr>
            <w:noProof/>
            <w:webHidden/>
          </w:rPr>
          <w:fldChar w:fldCharType="end"/>
        </w:r>
      </w:hyperlink>
    </w:p>
    <w:p w14:paraId="5CD05AF9" w14:textId="280CAE76" w:rsidR="00BA7584" w:rsidRDefault="00000000">
      <w:pPr>
        <w:pStyle w:val="TOC2"/>
        <w:tabs>
          <w:tab w:val="left" w:pos="880"/>
        </w:tabs>
        <w:rPr>
          <w:rFonts w:asciiTheme="minorHAnsi" w:eastAsiaTheme="minorEastAsia" w:hAnsiTheme="minorHAnsi" w:cstheme="minorBidi"/>
          <w:noProof/>
          <w:sz w:val="22"/>
          <w:lang w:eastAsia="en-IE"/>
        </w:rPr>
      </w:pPr>
      <w:hyperlink w:anchor="_Toc133328285" w:history="1">
        <w:r w:rsidR="00BA7584" w:rsidRPr="000E0872">
          <w:rPr>
            <w:rStyle w:val="Hyperlink"/>
            <w:noProof/>
          </w:rPr>
          <w:t>6.6</w:t>
        </w:r>
        <w:r w:rsidR="00BA7584">
          <w:rPr>
            <w:rFonts w:asciiTheme="minorHAnsi" w:eastAsiaTheme="minorEastAsia" w:hAnsiTheme="minorHAnsi" w:cstheme="minorBidi"/>
            <w:noProof/>
            <w:sz w:val="22"/>
            <w:lang w:eastAsia="en-IE"/>
          </w:rPr>
          <w:tab/>
        </w:r>
        <w:r w:rsidR="00BA7584" w:rsidRPr="000E0872">
          <w:rPr>
            <w:rStyle w:val="Hyperlink"/>
            <w:noProof/>
          </w:rPr>
          <w:t>Implementing Jump Point Search</w:t>
        </w:r>
        <w:r w:rsidR="00BA7584">
          <w:rPr>
            <w:noProof/>
            <w:webHidden/>
          </w:rPr>
          <w:tab/>
        </w:r>
        <w:r w:rsidR="00BA7584">
          <w:rPr>
            <w:noProof/>
            <w:webHidden/>
          </w:rPr>
          <w:fldChar w:fldCharType="begin"/>
        </w:r>
        <w:r w:rsidR="00BA7584">
          <w:rPr>
            <w:noProof/>
            <w:webHidden/>
          </w:rPr>
          <w:instrText xml:space="preserve"> PAGEREF _Toc133328285 \h </w:instrText>
        </w:r>
        <w:r w:rsidR="00BA7584">
          <w:rPr>
            <w:noProof/>
            <w:webHidden/>
          </w:rPr>
        </w:r>
        <w:r w:rsidR="00BA7584">
          <w:rPr>
            <w:noProof/>
            <w:webHidden/>
          </w:rPr>
          <w:fldChar w:fldCharType="separate"/>
        </w:r>
        <w:r w:rsidR="00BA7584">
          <w:rPr>
            <w:noProof/>
            <w:webHidden/>
          </w:rPr>
          <w:t>24</w:t>
        </w:r>
        <w:r w:rsidR="00BA7584">
          <w:rPr>
            <w:noProof/>
            <w:webHidden/>
          </w:rPr>
          <w:fldChar w:fldCharType="end"/>
        </w:r>
      </w:hyperlink>
    </w:p>
    <w:p w14:paraId="403EEE81" w14:textId="2AC0F7FC"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86" w:history="1">
        <w:r w:rsidR="00BA7584" w:rsidRPr="000E0872">
          <w:rPr>
            <w:rStyle w:val="Hyperlink"/>
            <w:noProof/>
          </w:rPr>
          <w:t>7</w:t>
        </w:r>
        <w:r w:rsidR="00BA7584">
          <w:rPr>
            <w:rFonts w:asciiTheme="minorHAnsi" w:eastAsiaTheme="minorEastAsia" w:hAnsiTheme="minorHAnsi" w:cstheme="minorBidi"/>
            <w:noProof/>
            <w:sz w:val="22"/>
            <w:lang w:eastAsia="en-IE"/>
          </w:rPr>
          <w:tab/>
        </w:r>
        <w:r w:rsidR="00BA7584" w:rsidRPr="000E0872">
          <w:rPr>
            <w:rStyle w:val="Hyperlink"/>
            <w:noProof/>
          </w:rPr>
          <w:t>Evaluation and Discussion</w:t>
        </w:r>
        <w:r w:rsidR="00BA7584">
          <w:rPr>
            <w:noProof/>
            <w:webHidden/>
          </w:rPr>
          <w:tab/>
        </w:r>
        <w:r w:rsidR="00BA7584">
          <w:rPr>
            <w:noProof/>
            <w:webHidden/>
          </w:rPr>
          <w:fldChar w:fldCharType="begin"/>
        </w:r>
        <w:r w:rsidR="00BA7584">
          <w:rPr>
            <w:noProof/>
            <w:webHidden/>
          </w:rPr>
          <w:instrText xml:space="preserve"> PAGEREF _Toc133328286 \h </w:instrText>
        </w:r>
        <w:r w:rsidR="00BA7584">
          <w:rPr>
            <w:noProof/>
            <w:webHidden/>
          </w:rPr>
        </w:r>
        <w:r w:rsidR="00BA7584">
          <w:rPr>
            <w:noProof/>
            <w:webHidden/>
          </w:rPr>
          <w:fldChar w:fldCharType="separate"/>
        </w:r>
        <w:r w:rsidR="00BA7584">
          <w:rPr>
            <w:noProof/>
            <w:webHidden/>
          </w:rPr>
          <w:t>25</w:t>
        </w:r>
        <w:r w:rsidR="00BA7584">
          <w:rPr>
            <w:noProof/>
            <w:webHidden/>
          </w:rPr>
          <w:fldChar w:fldCharType="end"/>
        </w:r>
      </w:hyperlink>
    </w:p>
    <w:p w14:paraId="4950A1DB" w14:textId="2E86FA8C" w:rsidR="00BA7584" w:rsidRDefault="00000000">
      <w:pPr>
        <w:pStyle w:val="TOC2"/>
        <w:tabs>
          <w:tab w:val="left" w:pos="880"/>
        </w:tabs>
        <w:rPr>
          <w:rFonts w:asciiTheme="minorHAnsi" w:eastAsiaTheme="minorEastAsia" w:hAnsiTheme="minorHAnsi" w:cstheme="minorBidi"/>
          <w:noProof/>
          <w:sz w:val="22"/>
          <w:lang w:eastAsia="en-IE"/>
        </w:rPr>
      </w:pPr>
      <w:hyperlink w:anchor="_Toc133328287" w:history="1">
        <w:r w:rsidR="00BA7584" w:rsidRPr="000E0872">
          <w:rPr>
            <w:rStyle w:val="Hyperlink"/>
            <w:noProof/>
            <w:lang w:val="ga-IE"/>
          </w:rPr>
          <w:t>7.1</w:t>
        </w:r>
        <w:r w:rsidR="00BA7584">
          <w:rPr>
            <w:rFonts w:asciiTheme="minorHAnsi" w:eastAsiaTheme="minorEastAsia" w:hAnsiTheme="minorHAnsi" w:cstheme="minorBidi"/>
            <w:noProof/>
            <w:sz w:val="22"/>
            <w:lang w:eastAsia="en-IE"/>
          </w:rPr>
          <w:tab/>
        </w:r>
        <w:r w:rsidR="00BA7584" w:rsidRPr="000E0872">
          <w:rPr>
            <w:rStyle w:val="Hyperlink"/>
            <w:noProof/>
            <w:lang w:val="ga-IE"/>
          </w:rPr>
          <w:t>How will the data be displayed?</w:t>
        </w:r>
        <w:r w:rsidR="00BA7584">
          <w:rPr>
            <w:noProof/>
            <w:webHidden/>
          </w:rPr>
          <w:tab/>
        </w:r>
        <w:r w:rsidR="00BA7584">
          <w:rPr>
            <w:noProof/>
            <w:webHidden/>
          </w:rPr>
          <w:fldChar w:fldCharType="begin"/>
        </w:r>
        <w:r w:rsidR="00BA7584">
          <w:rPr>
            <w:noProof/>
            <w:webHidden/>
          </w:rPr>
          <w:instrText xml:space="preserve"> PAGEREF _Toc133328287 \h </w:instrText>
        </w:r>
        <w:r w:rsidR="00BA7584">
          <w:rPr>
            <w:noProof/>
            <w:webHidden/>
          </w:rPr>
        </w:r>
        <w:r w:rsidR="00BA7584">
          <w:rPr>
            <w:noProof/>
            <w:webHidden/>
          </w:rPr>
          <w:fldChar w:fldCharType="separate"/>
        </w:r>
        <w:r w:rsidR="00BA7584">
          <w:rPr>
            <w:noProof/>
            <w:webHidden/>
          </w:rPr>
          <w:t>25</w:t>
        </w:r>
        <w:r w:rsidR="00BA7584">
          <w:rPr>
            <w:noProof/>
            <w:webHidden/>
          </w:rPr>
          <w:fldChar w:fldCharType="end"/>
        </w:r>
      </w:hyperlink>
    </w:p>
    <w:p w14:paraId="355E23FA" w14:textId="12928623"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88" w:history="1">
        <w:r w:rsidR="00BA7584" w:rsidRPr="000E0872">
          <w:rPr>
            <w:rStyle w:val="Hyperlink"/>
            <w:noProof/>
            <w:lang w:val="ga-IE"/>
          </w:rPr>
          <w:t>8</w:t>
        </w:r>
        <w:r w:rsidR="00BA7584">
          <w:rPr>
            <w:rFonts w:asciiTheme="minorHAnsi" w:eastAsiaTheme="minorEastAsia" w:hAnsiTheme="minorHAnsi" w:cstheme="minorBidi"/>
            <w:noProof/>
            <w:sz w:val="22"/>
            <w:lang w:eastAsia="en-IE"/>
          </w:rPr>
          <w:tab/>
        </w:r>
        <w:r w:rsidR="00BA7584" w:rsidRPr="000E0872">
          <w:rPr>
            <w:rStyle w:val="Hyperlink"/>
            <w:noProof/>
            <w:lang w:val="ga-IE"/>
          </w:rPr>
          <w:t>Results</w:t>
        </w:r>
        <w:r w:rsidR="00BA7584">
          <w:rPr>
            <w:noProof/>
            <w:webHidden/>
          </w:rPr>
          <w:tab/>
        </w:r>
        <w:r w:rsidR="00BA7584">
          <w:rPr>
            <w:noProof/>
            <w:webHidden/>
          </w:rPr>
          <w:fldChar w:fldCharType="begin"/>
        </w:r>
        <w:r w:rsidR="00BA7584">
          <w:rPr>
            <w:noProof/>
            <w:webHidden/>
          </w:rPr>
          <w:instrText xml:space="preserve"> PAGEREF _Toc133328288 \h </w:instrText>
        </w:r>
        <w:r w:rsidR="00BA7584">
          <w:rPr>
            <w:noProof/>
            <w:webHidden/>
          </w:rPr>
        </w:r>
        <w:r w:rsidR="00BA7584">
          <w:rPr>
            <w:noProof/>
            <w:webHidden/>
          </w:rPr>
          <w:fldChar w:fldCharType="separate"/>
        </w:r>
        <w:r w:rsidR="00BA7584">
          <w:rPr>
            <w:noProof/>
            <w:webHidden/>
          </w:rPr>
          <w:t>26</w:t>
        </w:r>
        <w:r w:rsidR="00BA7584">
          <w:rPr>
            <w:noProof/>
            <w:webHidden/>
          </w:rPr>
          <w:fldChar w:fldCharType="end"/>
        </w:r>
      </w:hyperlink>
    </w:p>
    <w:p w14:paraId="77970A5B" w14:textId="5344D9E6" w:rsidR="00BA7584" w:rsidRDefault="00000000">
      <w:pPr>
        <w:pStyle w:val="TOC2"/>
        <w:tabs>
          <w:tab w:val="left" w:pos="880"/>
        </w:tabs>
        <w:rPr>
          <w:rFonts w:asciiTheme="minorHAnsi" w:eastAsiaTheme="minorEastAsia" w:hAnsiTheme="minorHAnsi" w:cstheme="minorBidi"/>
          <w:noProof/>
          <w:sz w:val="22"/>
          <w:lang w:eastAsia="en-IE"/>
        </w:rPr>
      </w:pPr>
      <w:hyperlink w:anchor="_Toc133328289" w:history="1">
        <w:r w:rsidR="00BA7584" w:rsidRPr="000E0872">
          <w:rPr>
            <w:rStyle w:val="Hyperlink"/>
            <w:noProof/>
            <w:lang w:val="ga-IE"/>
          </w:rPr>
          <w:t>8.1</w:t>
        </w:r>
        <w:r w:rsidR="00BA7584">
          <w:rPr>
            <w:rFonts w:asciiTheme="minorHAnsi" w:eastAsiaTheme="minorEastAsia" w:hAnsiTheme="minorHAnsi" w:cstheme="minorBidi"/>
            <w:noProof/>
            <w:sz w:val="22"/>
            <w:lang w:eastAsia="en-IE"/>
          </w:rPr>
          <w:tab/>
        </w:r>
        <w:r w:rsidR="00BA7584" w:rsidRPr="000E0872">
          <w:rPr>
            <w:rStyle w:val="Hyperlink"/>
            <w:noProof/>
            <w:lang w:val="ga-IE"/>
          </w:rPr>
          <w:t>Calculation of average times examples</w:t>
        </w:r>
        <w:r w:rsidR="00BA7584">
          <w:rPr>
            <w:noProof/>
            <w:webHidden/>
          </w:rPr>
          <w:tab/>
        </w:r>
        <w:r w:rsidR="00BA7584">
          <w:rPr>
            <w:noProof/>
            <w:webHidden/>
          </w:rPr>
          <w:fldChar w:fldCharType="begin"/>
        </w:r>
        <w:r w:rsidR="00BA7584">
          <w:rPr>
            <w:noProof/>
            <w:webHidden/>
          </w:rPr>
          <w:instrText xml:space="preserve"> PAGEREF _Toc133328289 \h </w:instrText>
        </w:r>
        <w:r w:rsidR="00BA7584">
          <w:rPr>
            <w:noProof/>
            <w:webHidden/>
          </w:rPr>
        </w:r>
        <w:r w:rsidR="00BA7584">
          <w:rPr>
            <w:noProof/>
            <w:webHidden/>
          </w:rPr>
          <w:fldChar w:fldCharType="separate"/>
        </w:r>
        <w:r w:rsidR="00BA7584">
          <w:rPr>
            <w:noProof/>
            <w:webHidden/>
          </w:rPr>
          <w:t>26</w:t>
        </w:r>
        <w:r w:rsidR="00BA7584">
          <w:rPr>
            <w:noProof/>
            <w:webHidden/>
          </w:rPr>
          <w:fldChar w:fldCharType="end"/>
        </w:r>
      </w:hyperlink>
    </w:p>
    <w:p w14:paraId="78752B68" w14:textId="07051DE0"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90" w:history="1">
        <w:r w:rsidR="00BA7584" w:rsidRPr="000E0872">
          <w:rPr>
            <w:rStyle w:val="Hyperlink"/>
            <w:noProof/>
          </w:rPr>
          <w:t>8.1.1</w:t>
        </w:r>
        <w:r w:rsidR="00BA7584">
          <w:rPr>
            <w:rFonts w:asciiTheme="minorHAnsi" w:eastAsiaTheme="minorEastAsia" w:hAnsiTheme="minorHAnsi" w:cstheme="minorBidi"/>
            <w:noProof/>
            <w:sz w:val="22"/>
            <w:lang w:eastAsia="en-IE"/>
          </w:rPr>
          <w:tab/>
        </w:r>
        <w:r w:rsidR="00BA7584" w:rsidRPr="000E0872">
          <w:rPr>
            <w:rStyle w:val="Hyperlink"/>
            <w:noProof/>
          </w:rPr>
          <w:t>Small grid times with 0 Walls</w:t>
        </w:r>
        <w:r w:rsidR="00BA7584">
          <w:rPr>
            <w:noProof/>
            <w:webHidden/>
          </w:rPr>
          <w:tab/>
        </w:r>
        <w:r w:rsidR="00BA7584">
          <w:rPr>
            <w:noProof/>
            <w:webHidden/>
          </w:rPr>
          <w:fldChar w:fldCharType="begin"/>
        </w:r>
        <w:r w:rsidR="00BA7584">
          <w:rPr>
            <w:noProof/>
            <w:webHidden/>
          </w:rPr>
          <w:instrText xml:space="preserve"> PAGEREF _Toc133328290 \h </w:instrText>
        </w:r>
        <w:r w:rsidR="00BA7584">
          <w:rPr>
            <w:noProof/>
            <w:webHidden/>
          </w:rPr>
        </w:r>
        <w:r w:rsidR="00BA7584">
          <w:rPr>
            <w:noProof/>
            <w:webHidden/>
          </w:rPr>
          <w:fldChar w:fldCharType="separate"/>
        </w:r>
        <w:r w:rsidR="00BA7584">
          <w:rPr>
            <w:noProof/>
            <w:webHidden/>
          </w:rPr>
          <w:t>26</w:t>
        </w:r>
        <w:r w:rsidR="00BA7584">
          <w:rPr>
            <w:noProof/>
            <w:webHidden/>
          </w:rPr>
          <w:fldChar w:fldCharType="end"/>
        </w:r>
      </w:hyperlink>
    </w:p>
    <w:p w14:paraId="420F39C7" w14:textId="59ADB76F"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91" w:history="1">
        <w:r w:rsidR="00BA7584" w:rsidRPr="000E0872">
          <w:rPr>
            <w:rStyle w:val="Hyperlink"/>
            <w:noProof/>
          </w:rPr>
          <w:t>8.1.2</w:t>
        </w:r>
        <w:r w:rsidR="00BA7584">
          <w:rPr>
            <w:rFonts w:asciiTheme="minorHAnsi" w:eastAsiaTheme="minorEastAsia" w:hAnsiTheme="minorHAnsi" w:cstheme="minorBidi"/>
            <w:noProof/>
            <w:sz w:val="22"/>
            <w:lang w:eastAsia="en-IE"/>
          </w:rPr>
          <w:tab/>
        </w:r>
        <w:r w:rsidR="00BA7584" w:rsidRPr="000E0872">
          <w:rPr>
            <w:rStyle w:val="Hyperlink"/>
            <w:noProof/>
          </w:rPr>
          <w:t>Medium grid times with 0 Walls</w:t>
        </w:r>
        <w:r w:rsidR="00BA7584">
          <w:rPr>
            <w:noProof/>
            <w:webHidden/>
          </w:rPr>
          <w:tab/>
        </w:r>
        <w:r w:rsidR="00BA7584">
          <w:rPr>
            <w:noProof/>
            <w:webHidden/>
          </w:rPr>
          <w:fldChar w:fldCharType="begin"/>
        </w:r>
        <w:r w:rsidR="00BA7584">
          <w:rPr>
            <w:noProof/>
            <w:webHidden/>
          </w:rPr>
          <w:instrText xml:space="preserve"> PAGEREF _Toc133328291 \h </w:instrText>
        </w:r>
        <w:r w:rsidR="00BA7584">
          <w:rPr>
            <w:noProof/>
            <w:webHidden/>
          </w:rPr>
        </w:r>
        <w:r w:rsidR="00BA7584">
          <w:rPr>
            <w:noProof/>
            <w:webHidden/>
          </w:rPr>
          <w:fldChar w:fldCharType="separate"/>
        </w:r>
        <w:r w:rsidR="00BA7584">
          <w:rPr>
            <w:noProof/>
            <w:webHidden/>
          </w:rPr>
          <w:t>26</w:t>
        </w:r>
        <w:r w:rsidR="00BA7584">
          <w:rPr>
            <w:noProof/>
            <w:webHidden/>
          </w:rPr>
          <w:fldChar w:fldCharType="end"/>
        </w:r>
      </w:hyperlink>
    </w:p>
    <w:p w14:paraId="5D287104" w14:textId="184DB3C4" w:rsidR="00BA7584"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28292" w:history="1">
        <w:r w:rsidR="00BA7584" w:rsidRPr="000E0872">
          <w:rPr>
            <w:rStyle w:val="Hyperlink"/>
            <w:noProof/>
          </w:rPr>
          <w:t>8.1.3</w:t>
        </w:r>
        <w:r w:rsidR="00BA7584">
          <w:rPr>
            <w:rFonts w:asciiTheme="minorHAnsi" w:eastAsiaTheme="minorEastAsia" w:hAnsiTheme="minorHAnsi" w:cstheme="minorBidi"/>
            <w:noProof/>
            <w:sz w:val="22"/>
            <w:lang w:eastAsia="en-IE"/>
          </w:rPr>
          <w:tab/>
        </w:r>
        <w:r w:rsidR="00BA7584" w:rsidRPr="000E0872">
          <w:rPr>
            <w:rStyle w:val="Hyperlink"/>
            <w:noProof/>
          </w:rPr>
          <w:t>Large grid times with 0 Walls</w:t>
        </w:r>
        <w:r w:rsidR="00BA7584">
          <w:rPr>
            <w:noProof/>
            <w:webHidden/>
          </w:rPr>
          <w:tab/>
        </w:r>
        <w:r w:rsidR="00BA7584">
          <w:rPr>
            <w:noProof/>
            <w:webHidden/>
          </w:rPr>
          <w:fldChar w:fldCharType="begin"/>
        </w:r>
        <w:r w:rsidR="00BA7584">
          <w:rPr>
            <w:noProof/>
            <w:webHidden/>
          </w:rPr>
          <w:instrText xml:space="preserve"> PAGEREF _Toc133328292 \h </w:instrText>
        </w:r>
        <w:r w:rsidR="00BA7584">
          <w:rPr>
            <w:noProof/>
            <w:webHidden/>
          </w:rPr>
        </w:r>
        <w:r w:rsidR="00BA7584">
          <w:rPr>
            <w:noProof/>
            <w:webHidden/>
          </w:rPr>
          <w:fldChar w:fldCharType="separate"/>
        </w:r>
        <w:r w:rsidR="00BA7584">
          <w:rPr>
            <w:noProof/>
            <w:webHidden/>
          </w:rPr>
          <w:t>27</w:t>
        </w:r>
        <w:r w:rsidR="00BA7584">
          <w:rPr>
            <w:noProof/>
            <w:webHidden/>
          </w:rPr>
          <w:fldChar w:fldCharType="end"/>
        </w:r>
      </w:hyperlink>
    </w:p>
    <w:p w14:paraId="73848B9A" w14:textId="2E29B00D"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93" w:history="1">
        <w:r w:rsidR="00BA7584" w:rsidRPr="000E0872">
          <w:rPr>
            <w:rStyle w:val="Hyperlink"/>
            <w:noProof/>
          </w:rPr>
          <w:t>9</w:t>
        </w:r>
        <w:r w:rsidR="00BA7584">
          <w:rPr>
            <w:rFonts w:asciiTheme="minorHAnsi" w:eastAsiaTheme="minorEastAsia" w:hAnsiTheme="minorHAnsi" w:cstheme="minorBidi"/>
            <w:noProof/>
            <w:sz w:val="22"/>
            <w:lang w:eastAsia="en-IE"/>
          </w:rPr>
          <w:tab/>
        </w:r>
        <w:r w:rsidR="00BA7584" w:rsidRPr="000E0872">
          <w:rPr>
            <w:rStyle w:val="Hyperlink"/>
            <w:noProof/>
          </w:rPr>
          <w:t>Project Milestones</w:t>
        </w:r>
        <w:r w:rsidR="00BA7584">
          <w:rPr>
            <w:noProof/>
            <w:webHidden/>
          </w:rPr>
          <w:tab/>
        </w:r>
        <w:r w:rsidR="00BA7584">
          <w:rPr>
            <w:noProof/>
            <w:webHidden/>
          </w:rPr>
          <w:fldChar w:fldCharType="begin"/>
        </w:r>
        <w:r w:rsidR="00BA7584">
          <w:rPr>
            <w:noProof/>
            <w:webHidden/>
          </w:rPr>
          <w:instrText xml:space="preserve"> PAGEREF _Toc133328293 \h </w:instrText>
        </w:r>
        <w:r w:rsidR="00BA7584">
          <w:rPr>
            <w:noProof/>
            <w:webHidden/>
          </w:rPr>
        </w:r>
        <w:r w:rsidR="00BA7584">
          <w:rPr>
            <w:noProof/>
            <w:webHidden/>
          </w:rPr>
          <w:fldChar w:fldCharType="separate"/>
        </w:r>
        <w:r w:rsidR="00BA7584">
          <w:rPr>
            <w:noProof/>
            <w:webHidden/>
          </w:rPr>
          <w:t>29</w:t>
        </w:r>
        <w:r w:rsidR="00BA7584">
          <w:rPr>
            <w:noProof/>
            <w:webHidden/>
          </w:rPr>
          <w:fldChar w:fldCharType="end"/>
        </w:r>
      </w:hyperlink>
    </w:p>
    <w:p w14:paraId="3EEC9B64" w14:textId="4DCDD624"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94" w:history="1">
        <w:r w:rsidR="00BA7584" w:rsidRPr="000E0872">
          <w:rPr>
            <w:rStyle w:val="Hyperlink"/>
            <w:noProof/>
          </w:rPr>
          <w:t>10</w:t>
        </w:r>
        <w:r w:rsidR="00BA7584">
          <w:rPr>
            <w:rFonts w:asciiTheme="minorHAnsi" w:eastAsiaTheme="minorEastAsia" w:hAnsiTheme="minorHAnsi" w:cstheme="minorBidi"/>
            <w:noProof/>
            <w:sz w:val="22"/>
            <w:lang w:eastAsia="en-IE"/>
          </w:rPr>
          <w:tab/>
        </w:r>
        <w:r w:rsidR="00BA7584" w:rsidRPr="000E0872">
          <w:rPr>
            <w:rStyle w:val="Hyperlink"/>
            <w:noProof/>
          </w:rPr>
          <w:t>Major Technical Achievements</w:t>
        </w:r>
        <w:r w:rsidR="00BA7584">
          <w:rPr>
            <w:noProof/>
            <w:webHidden/>
          </w:rPr>
          <w:tab/>
        </w:r>
        <w:r w:rsidR="00BA7584">
          <w:rPr>
            <w:noProof/>
            <w:webHidden/>
          </w:rPr>
          <w:fldChar w:fldCharType="begin"/>
        </w:r>
        <w:r w:rsidR="00BA7584">
          <w:rPr>
            <w:noProof/>
            <w:webHidden/>
          </w:rPr>
          <w:instrText xml:space="preserve"> PAGEREF _Toc133328294 \h </w:instrText>
        </w:r>
        <w:r w:rsidR="00BA7584">
          <w:rPr>
            <w:noProof/>
            <w:webHidden/>
          </w:rPr>
        </w:r>
        <w:r w:rsidR="00BA7584">
          <w:rPr>
            <w:noProof/>
            <w:webHidden/>
          </w:rPr>
          <w:fldChar w:fldCharType="separate"/>
        </w:r>
        <w:r w:rsidR="00BA7584">
          <w:rPr>
            <w:noProof/>
            <w:webHidden/>
          </w:rPr>
          <w:t>31</w:t>
        </w:r>
        <w:r w:rsidR="00BA7584">
          <w:rPr>
            <w:noProof/>
            <w:webHidden/>
          </w:rPr>
          <w:fldChar w:fldCharType="end"/>
        </w:r>
      </w:hyperlink>
    </w:p>
    <w:p w14:paraId="16121C54" w14:textId="0CF3F44B"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95" w:history="1">
        <w:r w:rsidR="00BA7584" w:rsidRPr="000E0872">
          <w:rPr>
            <w:rStyle w:val="Hyperlink"/>
            <w:noProof/>
          </w:rPr>
          <w:t>11</w:t>
        </w:r>
        <w:r w:rsidR="00BA7584">
          <w:rPr>
            <w:rFonts w:asciiTheme="minorHAnsi" w:eastAsiaTheme="minorEastAsia" w:hAnsiTheme="minorHAnsi" w:cstheme="minorBidi"/>
            <w:noProof/>
            <w:sz w:val="22"/>
            <w:lang w:eastAsia="en-IE"/>
          </w:rPr>
          <w:tab/>
        </w:r>
        <w:r w:rsidR="00BA7584" w:rsidRPr="000E0872">
          <w:rPr>
            <w:rStyle w:val="Hyperlink"/>
            <w:noProof/>
          </w:rPr>
          <w:t>Project Review</w:t>
        </w:r>
        <w:r w:rsidR="00BA7584">
          <w:rPr>
            <w:noProof/>
            <w:webHidden/>
          </w:rPr>
          <w:tab/>
        </w:r>
        <w:r w:rsidR="00BA7584">
          <w:rPr>
            <w:noProof/>
            <w:webHidden/>
          </w:rPr>
          <w:fldChar w:fldCharType="begin"/>
        </w:r>
        <w:r w:rsidR="00BA7584">
          <w:rPr>
            <w:noProof/>
            <w:webHidden/>
          </w:rPr>
          <w:instrText xml:space="preserve"> PAGEREF _Toc133328295 \h </w:instrText>
        </w:r>
        <w:r w:rsidR="00BA7584">
          <w:rPr>
            <w:noProof/>
            <w:webHidden/>
          </w:rPr>
        </w:r>
        <w:r w:rsidR="00BA7584">
          <w:rPr>
            <w:noProof/>
            <w:webHidden/>
          </w:rPr>
          <w:fldChar w:fldCharType="separate"/>
        </w:r>
        <w:r w:rsidR="00BA7584">
          <w:rPr>
            <w:noProof/>
            <w:webHidden/>
          </w:rPr>
          <w:t>32</w:t>
        </w:r>
        <w:r w:rsidR="00BA7584">
          <w:rPr>
            <w:noProof/>
            <w:webHidden/>
          </w:rPr>
          <w:fldChar w:fldCharType="end"/>
        </w:r>
      </w:hyperlink>
    </w:p>
    <w:p w14:paraId="4FD5838E" w14:textId="7A7E947D"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96" w:history="1">
        <w:r w:rsidR="00BA7584" w:rsidRPr="000E0872">
          <w:rPr>
            <w:rStyle w:val="Hyperlink"/>
            <w:noProof/>
          </w:rPr>
          <w:t>12</w:t>
        </w:r>
        <w:r w:rsidR="00BA7584">
          <w:rPr>
            <w:rFonts w:asciiTheme="minorHAnsi" w:eastAsiaTheme="minorEastAsia" w:hAnsiTheme="minorHAnsi" w:cstheme="minorBidi"/>
            <w:noProof/>
            <w:sz w:val="22"/>
            <w:lang w:eastAsia="en-IE"/>
          </w:rPr>
          <w:tab/>
        </w:r>
        <w:r w:rsidR="00BA7584" w:rsidRPr="000E0872">
          <w:rPr>
            <w:rStyle w:val="Hyperlink"/>
            <w:noProof/>
          </w:rPr>
          <w:t>Conclusions and discussion of results</w:t>
        </w:r>
        <w:r w:rsidR="00BA7584">
          <w:rPr>
            <w:noProof/>
            <w:webHidden/>
          </w:rPr>
          <w:tab/>
        </w:r>
        <w:r w:rsidR="00BA7584">
          <w:rPr>
            <w:noProof/>
            <w:webHidden/>
          </w:rPr>
          <w:fldChar w:fldCharType="begin"/>
        </w:r>
        <w:r w:rsidR="00BA7584">
          <w:rPr>
            <w:noProof/>
            <w:webHidden/>
          </w:rPr>
          <w:instrText xml:space="preserve"> PAGEREF _Toc133328296 \h </w:instrText>
        </w:r>
        <w:r w:rsidR="00BA7584">
          <w:rPr>
            <w:noProof/>
            <w:webHidden/>
          </w:rPr>
        </w:r>
        <w:r w:rsidR="00BA7584">
          <w:rPr>
            <w:noProof/>
            <w:webHidden/>
          </w:rPr>
          <w:fldChar w:fldCharType="separate"/>
        </w:r>
        <w:r w:rsidR="00BA7584">
          <w:rPr>
            <w:noProof/>
            <w:webHidden/>
          </w:rPr>
          <w:t>33</w:t>
        </w:r>
        <w:r w:rsidR="00BA7584">
          <w:rPr>
            <w:noProof/>
            <w:webHidden/>
          </w:rPr>
          <w:fldChar w:fldCharType="end"/>
        </w:r>
      </w:hyperlink>
    </w:p>
    <w:p w14:paraId="4D24AB89" w14:textId="33B005C1"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297" w:history="1">
        <w:r w:rsidR="00BA7584" w:rsidRPr="000E0872">
          <w:rPr>
            <w:rStyle w:val="Hyperlink"/>
            <w:noProof/>
          </w:rPr>
          <w:t>13</w:t>
        </w:r>
        <w:r w:rsidR="00BA7584">
          <w:rPr>
            <w:rFonts w:asciiTheme="minorHAnsi" w:eastAsiaTheme="minorEastAsia" w:hAnsiTheme="minorHAnsi" w:cstheme="minorBidi"/>
            <w:noProof/>
            <w:sz w:val="22"/>
            <w:lang w:eastAsia="en-IE"/>
          </w:rPr>
          <w:tab/>
        </w:r>
        <w:r w:rsidR="00BA7584" w:rsidRPr="000E0872">
          <w:rPr>
            <w:rStyle w:val="Hyperlink"/>
            <w:noProof/>
          </w:rPr>
          <w:t>Future Work</w:t>
        </w:r>
        <w:r w:rsidR="00BA7584">
          <w:rPr>
            <w:noProof/>
            <w:webHidden/>
          </w:rPr>
          <w:tab/>
        </w:r>
        <w:r w:rsidR="00BA7584">
          <w:rPr>
            <w:noProof/>
            <w:webHidden/>
          </w:rPr>
          <w:fldChar w:fldCharType="begin"/>
        </w:r>
        <w:r w:rsidR="00BA7584">
          <w:rPr>
            <w:noProof/>
            <w:webHidden/>
          </w:rPr>
          <w:instrText xml:space="preserve"> PAGEREF _Toc133328297 \h </w:instrText>
        </w:r>
        <w:r w:rsidR="00BA7584">
          <w:rPr>
            <w:noProof/>
            <w:webHidden/>
          </w:rPr>
        </w:r>
        <w:r w:rsidR="00BA7584">
          <w:rPr>
            <w:noProof/>
            <w:webHidden/>
          </w:rPr>
          <w:fldChar w:fldCharType="separate"/>
        </w:r>
        <w:r w:rsidR="00BA7584">
          <w:rPr>
            <w:noProof/>
            <w:webHidden/>
          </w:rPr>
          <w:t>34</w:t>
        </w:r>
        <w:r w:rsidR="00BA7584">
          <w:rPr>
            <w:noProof/>
            <w:webHidden/>
          </w:rPr>
          <w:fldChar w:fldCharType="end"/>
        </w:r>
      </w:hyperlink>
    </w:p>
    <w:p w14:paraId="12D59584" w14:textId="75D0262B" w:rsidR="00BA7584" w:rsidRDefault="00000000">
      <w:pPr>
        <w:pStyle w:val="TOC2"/>
        <w:tabs>
          <w:tab w:val="left" w:pos="1100"/>
        </w:tabs>
        <w:rPr>
          <w:rFonts w:asciiTheme="minorHAnsi" w:eastAsiaTheme="minorEastAsia" w:hAnsiTheme="minorHAnsi" w:cstheme="minorBidi"/>
          <w:noProof/>
          <w:sz w:val="22"/>
          <w:lang w:eastAsia="en-IE"/>
        </w:rPr>
      </w:pPr>
      <w:hyperlink w:anchor="_Toc133328298" w:history="1">
        <w:r w:rsidR="00BA7584" w:rsidRPr="000E0872">
          <w:rPr>
            <w:rStyle w:val="Hyperlink"/>
            <w:noProof/>
          </w:rPr>
          <w:t>13.1</w:t>
        </w:r>
        <w:r w:rsidR="00BA7584">
          <w:rPr>
            <w:rFonts w:asciiTheme="minorHAnsi" w:eastAsiaTheme="minorEastAsia" w:hAnsiTheme="minorHAnsi" w:cstheme="minorBidi"/>
            <w:noProof/>
            <w:sz w:val="22"/>
            <w:lang w:eastAsia="en-IE"/>
          </w:rPr>
          <w:tab/>
        </w:r>
        <w:r w:rsidR="00BA7584" w:rsidRPr="000E0872">
          <w:rPr>
            <w:rStyle w:val="Hyperlink"/>
            <w:noProof/>
          </w:rPr>
          <w:t>How the work should be continued?</w:t>
        </w:r>
        <w:r w:rsidR="00BA7584">
          <w:rPr>
            <w:noProof/>
            <w:webHidden/>
          </w:rPr>
          <w:tab/>
        </w:r>
        <w:r w:rsidR="00BA7584">
          <w:rPr>
            <w:noProof/>
            <w:webHidden/>
          </w:rPr>
          <w:fldChar w:fldCharType="begin"/>
        </w:r>
        <w:r w:rsidR="00BA7584">
          <w:rPr>
            <w:noProof/>
            <w:webHidden/>
          </w:rPr>
          <w:instrText xml:space="preserve"> PAGEREF _Toc133328298 \h </w:instrText>
        </w:r>
        <w:r w:rsidR="00BA7584">
          <w:rPr>
            <w:noProof/>
            <w:webHidden/>
          </w:rPr>
        </w:r>
        <w:r w:rsidR="00BA7584">
          <w:rPr>
            <w:noProof/>
            <w:webHidden/>
          </w:rPr>
          <w:fldChar w:fldCharType="separate"/>
        </w:r>
        <w:r w:rsidR="00BA7584">
          <w:rPr>
            <w:noProof/>
            <w:webHidden/>
          </w:rPr>
          <w:t>34</w:t>
        </w:r>
        <w:r w:rsidR="00BA7584">
          <w:rPr>
            <w:noProof/>
            <w:webHidden/>
          </w:rPr>
          <w:fldChar w:fldCharType="end"/>
        </w:r>
      </w:hyperlink>
    </w:p>
    <w:p w14:paraId="26D5AE43" w14:textId="7A5EDE61" w:rsidR="00BA7584" w:rsidRDefault="00000000">
      <w:pPr>
        <w:pStyle w:val="TOC2"/>
        <w:tabs>
          <w:tab w:val="left" w:pos="1100"/>
        </w:tabs>
        <w:rPr>
          <w:rFonts w:asciiTheme="minorHAnsi" w:eastAsiaTheme="minorEastAsia" w:hAnsiTheme="minorHAnsi" w:cstheme="minorBidi"/>
          <w:noProof/>
          <w:sz w:val="22"/>
          <w:lang w:eastAsia="en-IE"/>
        </w:rPr>
      </w:pPr>
      <w:hyperlink w:anchor="_Toc133328299" w:history="1">
        <w:r w:rsidR="00BA7584" w:rsidRPr="000E0872">
          <w:rPr>
            <w:rStyle w:val="Hyperlink"/>
            <w:noProof/>
          </w:rPr>
          <w:t>13.2</w:t>
        </w:r>
        <w:r w:rsidR="00BA7584">
          <w:rPr>
            <w:rFonts w:asciiTheme="minorHAnsi" w:eastAsiaTheme="minorEastAsia" w:hAnsiTheme="minorHAnsi" w:cstheme="minorBidi"/>
            <w:noProof/>
            <w:sz w:val="22"/>
            <w:lang w:eastAsia="en-IE"/>
          </w:rPr>
          <w:tab/>
        </w:r>
        <w:r w:rsidR="00BA7584" w:rsidRPr="000E0872">
          <w:rPr>
            <w:rStyle w:val="Hyperlink"/>
            <w:noProof/>
          </w:rPr>
          <w:t>What advice for recreating of my project topic?</w:t>
        </w:r>
        <w:r w:rsidR="00BA7584">
          <w:rPr>
            <w:noProof/>
            <w:webHidden/>
          </w:rPr>
          <w:tab/>
        </w:r>
        <w:r w:rsidR="00BA7584">
          <w:rPr>
            <w:noProof/>
            <w:webHidden/>
          </w:rPr>
          <w:fldChar w:fldCharType="begin"/>
        </w:r>
        <w:r w:rsidR="00BA7584">
          <w:rPr>
            <w:noProof/>
            <w:webHidden/>
          </w:rPr>
          <w:instrText xml:space="preserve"> PAGEREF _Toc133328299 \h </w:instrText>
        </w:r>
        <w:r w:rsidR="00BA7584">
          <w:rPr>
            <w:noProof/>
            <w:webHidden/>
          </w:rPr>
        </w:r>
        <w:r w:rsidR="00BA7584">
          <w:rPr>
            <w:noProof/>
            <w:webHidden/>
          </w:rPr>
          <w:fldChar w:fldCharType="separate"/>
        </w:r>
        <w:r w:rsidR="00BA7584">
          <w:rPr>
            <w:noProof/>
            <w:webHidden/>
          </w:rPr>
          <w:t>34</w:t>
        </w:r>
        <w:r w:rsidR="00BA7584">
          <w:rPr>
            <w:noProof/>
            <w:webHidden/>
          </w:rPr>
          <w:fldChar w:fldCharType="end"/>
        </w:r>
      </w:hyperlink>
    </w:p>
    <w:p w14:paraId="6E8B1ADA" w14:textId="74040244"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300" w:history="1">
        <w:r w:rsidR="00BA7584" w:rsidRPr="000E0872">
          <w:rPr>
            <w:rStyle w:val="Hyperlink"/>
            <w:noProof/>
          </w:rPr>
          <w:t>14</w:t>
        </w:r>
        <w:r w:rsidR="00BA7584">
          <w:rPr>
            <w:rFonts w:asciiTheme="minorHAnsi" w:eastAsiaTheme="minorEastAsia" w:hAnsiTheme="minorHAnsi" w:cstheme="minorBidi"/>
            <w:noProof/>
            <w:sz w:val="22"/>
            <w:lang w:eastAsia="en-IE"/>
          </w:rPr>
          <w:tab/>
        </w:r>
        <w:r w:rsidR="00BA7584" w:rsidRPr="000E0872">
          <w:rPr>
            <w:rStyle w:val="Hyperlink"/>
            <w:noProof/>
          </w:rPr>
          <w:t>References</w:t>
        </w:r>
        <w:r w:rsidR="00BA7584">
          <w:rPr>
            <w:noProof/>
            <w:webHidden/>
          </w:rPr>
          <w:tab/>
        </w:r>
        <w:r w:rsidR="00BA7584">
          <w:rPr>
            <w:noProof/>
            <w:webHidden/>
          </w:rPr>
          <w:fldChar w:fldCharType="begin"/>
        </w:r>
        <w:r w:rsidR="00BA7584">
          <w:rPr>
            <w:noProof/>
            <w:webHidden/>
          </w:rPr>
          <w:instrText xml:space="preserve"> PAGEREF _Toc133328300 \h </w:instrText>
        </w:r>
        <w:r w:rsidR="00BA7584">
          <w:rPr>
            <w:noProof/>
            <w:webHidden/>
          </w:rPr>
        </w:r>
        <w:r w:rsidR="00BA7584">
          <w:rPr>
            <w:noProof/>
            <w:webHidden/>
          </w:rPr>
          <w:fldChar w:fldCharType="separate"/>
        </w:r>
        <w:r w:rsidR="00BA7584">
          <w:rPr>
            <w:noProof/>
            <w:webHidden/>
          </w:rPr>
          <w:t>35</w:t>
        </w:r>
        <w:r w:rsidR="00BA7584">
          <w:rPr>
            <w:noProof/>
            <w:webHidden/>
          </w:rPr>
          <w:fldChar w:fldCharType="end"/>
        </w:r>
      </w:hyperlink>
    </w:p>
    <w:p w14:paraId="69920737" w14:textId="57082BED" w:rsidR="00BA7584"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28301" w:history="1">
        <w:r w:rsidR="00BA7584" w:rsidRPr="000E0872">
          <w:rPr>
            <w:rStyle w:val="Hyperlink"/>
            <w:noProof/>
          </w:rPr>
          <w:t>15</w:t>
        </w:r>
        <w:r w:rsidR="00BA7584">
          <w:rPr>
            <w:rFonts w:asciiTheme="minorHAnsi" w:eastAsiaTheme="minorEastAsia" w:hAnsiTheme="minorHAnsi" w:cstheme="minorBidi"/>
            <w:noProof/>
            <w:sz w:val="22"/>
            <w:lang w:eastAsia="en-IE"/>
          </w:rPr>
          <w:tab/>
        </w:r>
        <w:r w:rsidR="00BA7584" w:rsidRPr="000E0872">
          <w:rPr>
            <w:rStyle w:val="Hyperlink"/>
            <w:noProof/>
          </w:rPr>
          <w:t>Appendices</w:t>
        </w:r>
        <w:r w:rsidR="00BA7584">
          <w:rPr>
            <w:noProof/>
            <w:webHidden/>
          </w:rPr>
          <w:tab/>
        </w:r>
        <w:r w:rsidR="00BA7584">
          <w:rPr>
            <w:noProof/>
            <w:webHidden/>
          </w:rPr>
          <w:fldChar w:fldCharType="begin"/>
        </w:r>
        <w:r w:rsidR="00BA7584">
          <w:rPr>
            <w:noProof/>
            <w:webHidden/>
          </w:rPr>
          <w:instrText xml:space="preserve"> PAGEREF _Toc133328301 \h </w:instrText>
        </w:r>
        <w:r w:rsidR="00BA7584">
          <w:rPr>
            <w:noProof/>
            <w:webHidden/>
          </w:rPr>
        </w:r>
        <w:r w:rsidR="00BA7584">
          <w:rPr>
            <w:noProof/>
            <w:webHidden/>
          </w:rPr>
          <w:fldChar w:fldCharType="separate"/>
        </w:r>
        <w:r w:rsidR="00BA7584">
          <w:rPr>
            <w:noProof/>
            <w:webHidden/>
          </w:rPr>
          <w:t>37</w:t>
        </w:r>
        <w:r w:rsidR="00BA7584">
          <w:rPr>
            <w:noProof/>
            <w:webHidden/>
          </w:rPr>
          <w:fldChar w:fldCharType="end"/>
        </w:r>
      </w:hyperlink>
    </w:p>
    <w:p w14:paraId="73E98B28" w14:textId="222BCA16"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77777777"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rawley for his assistance on this research project throughout the year which is greatly </w:t>
      </w:r>
      <w:r w:rsidR="00F53FF0">
        <w:t>appreciated.</w:t>
      </w:r>
      <w:r w:rsidR="008D2AE9">
        <w:t xml:space="preserve"> I would also like to thank my classmates for making the course throughout the four years 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28244"/>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79E9CF5C"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t xml:space="preserve"> whether the algorithms chosen when p</w:t>
      </w:r>
      <w:r w:rsidR="00F53FF0">
        <w:t>u</w:t>
      </w:r>
      <w:r>
        <w:t>t against the Dstar Lite algorithm are a better alternative to the dynamic pathfinding algorithm</w:t>
      </w:r>
      <w:r w:rsidR="00817EE0">
        <w:t xml:space="preserve"> or perhaps it may be the case where Dstar Lite is the more applicable algorithm for the scenario presented in the paper.</w:t>
      </w:r>
    </w:p>
    <w:p w14:paraId="0CEA95E4" w14:textId="77777777" w:rsidR="00B91FCC" w:rsidRDefault="00817EE0" w:rsidP="00147B9B">
      <w:pPr>
        <w:spacing w:line="276" w:lineRule="auto"/>
      </w:pPr>
      <w:r>
        <w:t xml:space="preserve">Not only will the paper provide the times in which it took these algorithms to traverse these scenarios to find the shortest path it will also talk about the implementation itself and if the degree of difficulty which was </w:t>
      </w:r>
      <w:r w:rsidR="00F53FF0">
        <w:t>involved</w:t>
      </w:r>
      <w:r>
        <w:t xml:space="preserve"> in the implementation of each algorithm influences the decision of the user to implement the algorithm into their game. This will be discussed by giving pros and cons to the implementation of each algorithm</w:t>
      </w:r>
      <w:r w:rsidR="00520C4E">
        <w:t>.</w:t>
      </w:r>
    </w:p>
    <w:p w14:paraId="753A55BC" w14:textId="7298A32A"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28245"/>
      <w:r w:rsidRPr="0079297F">
        <w:lastRenderedPageBreak/>
        <w:t xml:space="preserve">Project </w:t>
      </w:r>
      <w:r w:rsidR="004B1BB4" w:rsidRPr="0079297F">
        <w:t>I</w:t>
      </w:r>
      <w:r w:rsidR="005105CE" w:rsidRPr="0079297F">
        <w:t>ntroduction</w:t>
      </w:r>
      <w:bookmarkEnd w:id="1"/>
      <w:r w:rsidR="004760BE" w:rsidRPr="00A061D3">
        <w:t xml:space="preserve"> </w:t>
      </w:r>
    </w:p>
    <w:p w14:paraId="215F6299" w14:textId="77777777" w:rsidR="00B91FCC"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F53FF0">
        <w:t>and</w:t>
      </w:r>
      <w:r w:rsidR="0043063D">
        <w:t xml:space="preserve"> will </w:t>
      </w:r>
      <w:r>
        <w:t>safely get their character</w:t>
      </w:r>
      <w:r w:rsidR="0043063D">
        <w:t xml:space="preserve"> or game object</w:t>
      </w:r>
      <w:r>
        <w:t xml:space="preserve"> from</w:t>
      </w:r>
      <w:r w:rsidR="0043063D">
        <w:t xml:space="preserve"> start to finish on a grid</w:t>
      </w:r>
      <w:r>
        <w:t xml:space="preserve">. 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onto their game world in order to try and find which one suited their game and its environment the bes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on different </w:t>
      </w:r>
      <w:r w:rsidR="00F53FF0">
        <w:t>scenarios’</w:t>
      </w:r>
      <w:r w:rsidR="0043063D">
        <w:t xml:space="preserve"> so that the reader can come to a decision without having to do </w:t>
      </w:r>
      <w:r w:rsidR="00F53FF0">
        <w:t>separate</w:t>
      </w:r>
      <w:r w:rsidR="0043063D">
        <w:t xml:space="preserve"> implementations.</w:t>
      </w:r>
    </w:p>
    <w:p w14:paraId="02E59208" w14:textId="6D47EB7A" w:rsidR="00B91FCC" w:rsidRDefault="0043063D" w:rsidP="00147B9B">
      <w:pPr>
        <w:pStyle w:val="ReportGuidelines"/>
        <w:spacing w:line="276" w:lineRule="auto"/>
      </w:pPr>
      <w:r>
        <w:t xml:space="preserve">Where this problem becomes difficult to solve depends on what kind of grid they have implemented by this </w:t>
      </w:r>
      <w:r w:rsidR="00897D3B">
        <w:t xml:space="preserve">it is not meant </w:t>
      </w:r>
      <w:r>
        <w:t xml:space="preserve">whether the grid is one </w:t>
      </w:r>
      <w:r w:rsidR="00F53FF0">
        <w:t>dimensional</w:t>
      </w:r>
      <w:r>
        <w:t xml:space="preserve"> or two </w:t>
      </w:r>
      <w:r w:rsidR="00F53FF0">
        <w:t>dimensional</w:t>
      </w:r>
      <w:r>
        <w:t xml:space="preserve"> by this statement </w:t>
      </w:r>
      <w:r w:rsidR="00897D3B">
        <w:t>it</w:t>
      </w:r>
      <w:r>
        <w:t xml:space="preserve"> mean</w:t>
      </w:r>
      <w:r w:rsidR="00897D3B">
        <w:t>s</w:t>
      </w:r>
      <w:r>
        <w:t xml:space="preserve"> what size of grid they have chosen to implement, </w:t>
      </w:r>
      <w:r w:rsidR="00F53FF0">
        <w:t>whether</w:t>
      </w:r>
      <w:r>
        <w:t xml:space="preserve"> the world is changing dynamically and how this will </w:t>
      </w:r>
      <w:r w:rsidR="00F53FF0">
        <w:t>affect</w:t>
      </w:r>
      <w:r>
        <w:t xml:space="preserve"> the grid which in turn would affect the times it takes for these algorithms to complete and their memory usage will increase and how they handle these changes. </w:t>
      </w:r>
      <w:r w:rsidR="00F3658C">
        <w:t xml:space="preserve">This may for instance destroy a </w:t>
      </w:r>
      <w:r>
        <w:t>Cell on</w:t>
      </w:r>
      <w:r w:rsidR="00F3658C">
        <w:t xml:space="preserve"> the grid</w:t>
      </w:r>
      <w:r>
        <w:t xml:space="preserve"> by placing a wall or some sort of obstacle</w:t>
      </w:r>
      <w:r w:rsidR="00F3658C">
        <w:t xml:space="preserve"> and a</w:t>
      </w:r>
      <w:r w:rsidR="009723DA">
        <w:t xml:space="preserve">s such they </w:t>
      </w:r>
      <w:r>
        <w:t>will have to</w:t>
      </w:r>
      <w:r w:rsidR="009723DA">
        <w:t xml:space="preserve"> change </w:t>
      </w:r>
      <w:r w:rsidR="00F3658C">
        <w:t>the</w:t>
      </w:r>
      <w:r>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7FC0C66B" w14:textId="5F187381" w:rsidR="00B91FCC"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several heuristic and </w:t>
      </w:r>
      <w:r w:rsidR="00F53FF0">
        <w:t>non-heuristic</w:t>
      </w:r>
      <w:r w:rsidR="00CA47CA">
        <w:t xml:space="preserve"> algorithms </w:t>
      </w:r>
      <w:r w:rsidR="00F53FF0">
        <w:t>against</w:t>
      </w:r>
      <w:r w:rsidR="00CA47CA">
        <w:t xml:space="preserve"> Dstar Lite on a dynamic grid and how the data which </w:t>
      </w:r>
      <w:r w:rsidR="00897D3B">
        <w:t xml:space="preserve">has been </w:t>
      </w:r>
      <w:r w:rsidR="00CA47CA">
        <w:t xml:space="preserve">collected </w:t>
      </w:r>
      <w:r w:rsidR="00BA668D">
        <w:t>becaus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the games </w:t>
      </w:r>
      <w:r w:rsidR="00897D3B">
        <w:t>that</w:t>
      </w:r>
      <w:r w:rsidR="00CA47CA">
        <w:t xml:space="preserve"> they are </w:t>
      </w:r>
      <w:r w:rsidR="00897D3B">
        <w:t xml:space="preserve">or could </w:t>
      </w:r>
      <w:r w:rsidR="00CA47CA">
        <w:t xml:space="preserve">developing due to the algorithms that they implement </w:t>
      </w:r>
      <w:r w:rsidR="00F53FF0">
        <w:t>perhaps</w:t>
      </w:r>
      <w:r w:rsidR="00CA47CA">
        <w:t xml:space="preserve"> </w:t>
      </w:r>
      <w:r>
        <w:t>shine in different scenarios to others.</w:t>
      </w:r>
      <w:r w:rsidR="00F3658C">
        <w:t xml:space="preserve"> It will do this as in my project </w:t>
      </w:r>
      <w:r w:rsidR="00897D3B">
        <w:t>it</w:t>
      </w:r>
      <w:r w:rsidR="00F3658C">
        <w:t xml:space="preserve"> </w:t>
      </w:r>
      <w:r w:rsidR="00897D3B">
        <w:t>does</w:t>
      </w:r>
      <w:r w:rsidR="00CA47CA">
        <w:t xml:space="preserve"> allow a visual comparison between algorithms what </w:t>
      </w:r>
      <w:r w:rsidR="00897D3B">
        <w:t>is</w:t>
      </w:r>
      <w:r w:rsidR="00CA47CA">
        <w:t xml:space="preserve"> mean by this is that the user will be able to see the algorithm that they choose race against Dstar Lite in real time and the path which they take</w:t>
      </w:r>
      <w:r w:rsidR="00F3658C">
        <w:t>.</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3204DDE1" w:rsidR="00CB28AD" w:rsidRDefault="00CB28AD" w:rsidP="00147B9B">
      <w:pPr>
        <w:pStyle w:val="ReportGuidelines"/>
        <w:spacing w:line="276" w:lineRule="auto"/>
      </w:pPr>
      <w:r>
        <w:t xml:space="preserve">My end goal of this research topic is to </w:t>
      </w:r>
      <w:r w:rsidR="00B54962">
        <w:t xml:space="preserve">comprehensively and conclusively </w:t>
      </w:r>
      <w:r>
        <w:t>come to</w:t>
      </w:r>
      <w:r w:rsidR="00B54962">
        <w:t xml:space="preserve"> the most</w:t>
      </w:r>
      <w:r>
        <w:t xml:space="preserve"> optimal decision for the reader </w:t>
      </w:r>
      <w:r w:rsidR="00E35FD3">
        <w:t xml:space="preserve">of this project and then in turn they will be able </w:t>
      </w:r>
      <w:r>
        <w:t xml:space="preserve">to go and implement the algorithm most suited to their problem which will in turn optimise their games speed and </w:t>
      </w:r>
      <w:r w:rsidR="00F53FF0">
        <w:t>alongside</w:t>
      </w:r>
      <w:r>
        <w:t xml:space="preserve"> that be able to </w:t>
      </w:r>
      <w:r w:rsidR="00E35FD3">
        <w:t xml:space="preserve">understand </w:t>
      </w:r>
      <w:r>
        <w:t>each algorithm in such detail that they won</w:t>
      </w:r>
      <w:r w:rsidR="00B570EC">
        <w:t>’</w:t>
      </w:r>
      <w:r>
        <w:t xml:space="preserve">t have any problem </w:t>
      </w:r>
      <w:r w:rsidR="00E35FD3">
        <w:t xml:space="preserve">explaining it to others </w:t>
      </w:r>
      <w:r>
        <w:t>either</w:t>
      </w:r>
      <w:r w:rsidR="00CA47CA">
        <w:t xml:space="preserve"> and be able to implement it into their own game</w:t>
      </w:r>
      <w:r>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28246"/>
      <w:r w:rsidRPr="00A061D3">
        <w:lastRenderedPageBreak/>
        <w:t>Research Question</w:t>
      </w:r>
      <w:bookmarkEnd w:id="2"/>
    </w:p>
    <w:p w14:paraId="1D459965" w14:textId="224BB5EB" w:rsidR="00156D1F" w:rsidRDefault="00156D1F" w:rsidP="00147B9B">
      <w:pPr>
        <w:spacing w:after="0" w:line="276" w:lineRule="auto"/>
      </w:pPr>
      <w:r>
        <w:t>The question which this research project is build on is whether the Dstar Lite pathfinding algorithm is the best suited search algorithm for traversing a dynamic and static grid environments in a game ?</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28247"/>
      <w:r w:rsidRPr="008F07CE">
        <w:lastRenderedPageBreak/>
        <w:t xml:space="preserve">Objectives involved in the making of this </w:t>
      </w:r>
      <w:r w:rsidR="00F53FF0" w:rsidRPr="008F07CE">
        <w:t>project.</w:t>
      </w:r>
      <w:bookmarkEnd w:id="3"/>
    </w:p>
    <w:p w14:paraId="13DE8F6B" w14:textId="3842EC63" w:rsidR="007E54D0" w:rsidRPr="00F271BA" w:rsidRDefault="007E54D0" w:rsidP="00F271BA">
      <w:pPr>
        <w:spacing w:line="276" w:lineRule="auto"/>
      </w:pPr>
      <w:r>
        <w:t>This section of the paper presents the technologies which were used during the development of the project and the steps taken throughout the project until its completion.</w:t>
      </w:r>
    </w:p>
    <w:p w14:paraId="58890E33" w14:textId="01C5B670" w:rsidR="00470FF9" w:rsidRPr="006F6D84" w:rsidRDefault="00F53FF0" w:rsidP="00B91FCC">
      <w:pPr>
        <w:pStyle w:val="Heading2"/>
      </w:pPr>
      <w:bookmarkStart w:id="4" w:name="_Toc133328248"/>
      <w:r w:rsidRPr="006F6D84">
        <w:t>Technologies</w:t>
      </w:r>
      <w:r w:rsidR="00470FF9" w:rsidRPr="006F6D84">
        <w:t xml:space="preserve"> to be used:</w:t>
      </w:r>
      <w:bookmarkEnd w:id="4"/>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5" w:name="_Toc133328249"/>
      <w:r w:rsidRPr="00B91FCC">
        <w:t>Steps</w:t>
      </w:r>
      <w:r w:rsidRPr="006F6D84">
        <w:t xml:space="preserve"> to completion</w:t>
      </w:r>
      <w:bookmarkEnd w:id="5"/>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6" w:name="_Ref132476662"/>
      <w:bookmarkStart w:id="7" w:name="_Toc133328250"/>
      <w:r w:rsidRPr="0079297F">
        <w:lastRenderedPageBreak/>
        <w:t>Literature Review</w:t>
      </w:r>
      <w:bookmarkEnd w:id="6"/>
      <w:bookmarkEnd w:id="7"/>
    </w:p>
    <w:p w14:paraId="7630C2C9" w14:textId="3D3E0D19" w:rsidR="00D02D8C" w:rsidRPr="00366EB9" w:rsidRDefault="00D02D8C" w:rsidP="0079297F">
      <w:pPr>
        <w:pStyle w:val="Heading2"/>
      </w:pPr>
      <w:bookmarkStart w:id="8" w:name="_Toc133328251"/>
      <w:r w:rsidRPr="00366EB9">
        <w:t>Background.</w:t>
      </w:r>
      <w:bookmarkEnd w:id="8"/>
    </w:p>
    <w:p w14:paraId="10A72B81" w14:textId="7C22C5B3" w:rsidR="00D02D8C" w:rsidRDefault="00D02D8C" w:rsidP="00B91FCC">
      <w:pPr>
        <w:spacing w:line="276" w:lineRule="auto"/>
      </w:pPr>
      <w:r w:rsidRPr="00B91FCC">
        <w:t xml:space="preserve">This section of the paper presents a review on the pathfinding algorithms which have been implemented into the application. These concepts and understandings were needed to make a comprehensive and complete comparison of these algorithms on a 2D game world grid. These </w:t>
      </w:r>
      <w:r w:rsidR="00F53FF0" w:rsidRPr="00B91FCC">
        <w:t>understandings</w:t>
      </w:r>
      <w:r w:rsidRPr="00B91FCC">
        <w:t xml:space="preserve"> allowed</w:t>
      </w:r>
      <w:r>
        <w:t xml:space="preserve"> me to form a visual representation of the algorithms in the project.</w:t>
      </w:r>
    </w:p>
    <w:p w14:paraId="5FA272F4" w14:textId="6C7E7E59" w:rsidR="00366EB9" w:rsidRPr="00366EB9" w:rsidRDefault="00366EB9" w:rsidP="0079297F">
      <w:pPr>
        <w:pStyle w:val="Heading2"/>
      </w:pPr>
      <w:bookmarkStart w:id="9" w:name="_Toc133328252"/>
      <w:r w:rsidRPr="00366EB9">
        <w:t>Pathfinding.</w:t>
      </w:r>
      <w:bookmarkEnd w:id="9"/>
    </w:p>
    <w:p w14:paraId="7508CDC7" w14:textId="77777777" w:rsidR="0079297F" w:rsidRDefault="00366EB9" w:rsidP="00147B9B">
      <w:pPr>
        <w:spacing w:line="276" w:lineRule="auto"/>
      </w:pPr>
      <w:r>
        <w:t xml:space="preserve">There are several things needed to be understood when it comes to pathfinding algorithms in games development. First thing is why are these pathfinding algorithms done in the first place. These algorithms are done with the intention on getting an ai character or object in a game from point a to point b in a game world. What these algorithms do is generate a safe and shortest path along the grid world for the character to traverse. Which in turn makes the character movement more efficient than just manually moving them once they either hit into a wall or change their direction </w:t>
      </w:r>
      <w:r w:rsidR="00F53FF0">
        <w:t>accordingly</w:t>
      </w:r>
      <w:r>
        <w:t xml:space="preserve"> to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2C493EEF"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 given rather it is simply moving blindly until it finds its destination.</w:t>
      </w:r>
    </w:p>
    <w:p w14:paraId="4C471858" w14:textId="69FA014C"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 from the</w:t>
      </w:r>
      <w:r w:rsidR="00366EB9">
        <w:t xml:space="preserve"> start. What they do is look around and access </w:t>
      </w:r>
      <w:r w:rsidR="00F53FF0">
        <w:t>all</w:t>
      </w:r>
      <w:r w:rsidR="00366EB9">
        <w:t xml:space="preserve"> the neighbouring nodes edge costs and will then move to the one with the lowest cost. One way which the lowest value path is calculated is using heuristics. What is a heuristic?</w:t>
      </w:r>
    </w:p>
    <w:p w14:paraId="53815828" w14:textId="344FE5C7" w:rsidR="00477DB5"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0EA5E2DE"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 that</w:t>
      </w:r>
      <w:r>
        <w:t xml:space="preserve"> have</w:t>
      </w:r>
      <w:r w:rsidR="00897D3B">
        <w:t xml:space="preserve"> been</w:t>
      </w:r>
      <w:r>
        <w:t xml:space="preserve"> used as a part of my </w:t>
      </w:r>
      <w:r w:rsidR="00F53FF0">
        <w:t>implementation</w:t>
      </w:r>
      <w:r>
        <w:t xml:space="preserve">. More key features which are needed for the readers understanding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0" w:name="_Toc133328253"/>
      <w:r w:rsidRPr="00C60C33">
        <w:lastRenderedPageBreak/>
        <w:t>Dstar Lite</w:t>
      </w:r>
      <w:r w:rsidR="00E6189E">
        <w:t xml:space="preserve"> Search </w:t>
      </w:r>
      <w:r w:rsidR="00E6189E" w:rsidRPr="00E6189E">
        <w:t>Pathfinding</w:t>
      </w:r>
      <w:r w:rsidR="00E6189E">
        <w:t xml:space="preserve"> Algorithm</w:t>
      </w:r>
      <w:bookmarkEnd w:id="10"/>
    </w:p>
    <w:p w14:paraId="7C65499D" w14:textId="2EA5867D" w:rsidR="00B80085" w:rsidRPr="00086950" w:rsidRDefault="00B80085" w:rsidP="0079297F">
      <w:pPr>
        <w:pStyle w:val="Heading3"/>
      </w:pPr>
      <w:bookmarkStart w:id="11" w:name="_Toc133328254"/>
      <w:r w:rsidRPr="00086950">
        <w:t>Overview</w:t>
      </w:r>
      <w:bookmarkEnd w:id="11"/>
    </w:p>
    <w:p w14:paraId="06765A97" w14:textId="77777777"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the 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2"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2"/>
    </w:p>
    <w:p w14:paraId="620E5B1C" w14:textId="5C26F518" w:rsidR="004E0DEB" w:rsidRPr="004E0DEB" w:rsidRDefault="004E0DEB" w:rsidP="004E0DEB">
      <w:r>
        <w:t>// reference</w:t>
      </w:r>
    </w:p>
    <w:p w14:paraId="2E81B8B2" w14:textId="6F30E102" w:rsidR="00B80085" w:rsidRPr="00086950" w:rsidRDefault="00B80085" w:rsidP="0079297F">
      <w:pPr>
        <w:pStyle w:val="Heading3"/>
      </w:pPr>
      <w:bookmarkStart w:id="13" w:name="_Ref133257163"/>
      <w:bookmarkStart w:id="14" w:name="_Toc133328255"/>
      <w:r w:rsidRPr="00086950">
        <w:t>Key Information</w:t>
      </w:r>
      <w:bookmarkEnd w:id="13"/>
      <w:bookmarkEnd w:id="14"/>
    </w:p>
    <w:p w14:paraId="4DF98982" w14:textId="6F6B6B07" w:rsidR="00CF3352" w:rsidRPr="00D53CC2" w:rsidRDefault="00CF3352" w:rsidP="00147B9B">
      <w:pPr>
        <w:spacing w:line="276" w:lineRule="auto"/>
        <w:rPr>
          <w:szCs w:val="24"/>
        </w:rPr>
      </w:pPr>
      <w:r w:rsidRPr="00D53CC2">
        <w:rPr>
          <w:szCs w:val="24"/>
        </w:rPr>
        <w:t>Key variables which need to be understood for the Dstar L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3CA4B6BF"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 is on the given graph</w:t>
      </w:r>
      <w:r w:rsidR="008F3391" w:rsidRPr="00D53CC2">
        <w:rPr>
          <w:szCs w:val="24"/>
        </w:rPr>
        <w:t>/grid</w:t>
      </w:r>
      <w:r w:rsidR="008A1454" w:rsidRPr="00D53CC2">
        <w:rPr>
          <w:szCs w:val="24"/>
        </w:rPr>
        <w:t xml:space="preserve"> to the start node.</w:t>
      </w:r>
    </w:p>
    <w:p w14:paraId="519A0311" w14:textId="67D152BE"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2D4B83F6"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Dstar Lite one can think of it as an estimation cost to the start node </w:t>
      </w:r>
      <w:r w:rsidR="00F53FF0" w:rsidRPr="00D53CC2">
        <w:rPr>
          <w:szCs w:val="24"/>
        </w:rPr>
        <w:t>whereas</w:t>
      </w:r>
      <w:r w:rsidR="00EC5862" w:rsidRPr="00D53CC2">
        <w:rPr>
          <w:szCs w:val="24"/>
        </w:rPr>
        <w:t xml:space="preserve"> the G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76CE1913" w:rsidR="006F18C1" w:rsidRPr="00D53CC2" w:rsidRDefault="006F18C1" w:rsidP="00147B9B">
      <w:pPr>
        <w:spacing w:line="276" w:lineRule="auto"/>
        <w:rPr>
          <w:szCs w:val="24"/>
        </w:rPr>
      </w:pPr>
      <w:r w:rsidRPr="00D53CC2">
        <w:rPr>
          <w:szCs w:val="24"/>
        </w:rPr>
        <w:t>“Key modifier”</w:t>
      </w:r>
      <w:r w:rsidR="0032528F" w:rsidRPr="00D53CC2">
        <w:rPr>
          <w:szCs w:val="24"/>
        </w:rPr>
        <w:t>- key modifier found in the application as “K_M” 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5" w:name="_Toc133328256"/>
      <w:r w:rsidRPr="00086950">
        <w:t>Algorithm</w:t>
      </w:r>
      <w:bookmarkEnd w:id="15"/>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6" w:name="_Toc133328303"/>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r w:rsidRPr="00E33B4B">
        <w:rPr>
          <w:i w:val="0"/>
          <w:iCs w:val="0"/>
        </w:rPr>
        <w:t xml:space="preserve"> Dstar lite algorithm</w:t>
      </w:r>
      <w:r>
        <w:rPr>
          <w:i w:val="0"/>
          <w:iCs w:val="0"/>
        </w:rPr>
        <w:t>.</w:t>
      </w:r>
      <w:bookmarkEnd w:id="16"/>
    </w:p>
    <w:p w14:paraId="3D600018" w14:textId="77777777" w:rsidR="004E0DEB" w:rsidRPr="004E0DEB" w:rsidRDefault="004E0DEB" w:rsidP="004E0DEB">
      <w:r>
        <w:t>// reference</w:t>
      </w:r>
    </w:p>
    <w:p w14:paraId="64B98CEB" w14:textId="77777777" w:rsidR="004E0DEB" w:rsidRPr="004E0DEB" w:rsidRDefault="004E0DEB" w:rsidP="004E0DEB"/>
    <w:p w14:paraId="0761BEBA" w14:textId="24BFA57E" w:rsidR="00C05A48" w:rsidRPr="00C05A48" w:rsidRDefault="00C05A48" w:rsidP="00C05A48">
      <w:r>
        <w:rPr>
          <w:szCs w:val="24"/>
        </w:rPr>
        <w:fldChar w:fldCharType="begin"/>
      </w:r>
      <w:r w:rsidR="00C33A08">
        <w:rPr>
          <w:szCs w:val="24"/>
        </w:rPr>
        <w:instrText xml:space="preserve"> ADDIN ZOTERO_ITEM CSL_CITATION {"citationID":"EmsxOJ2u","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5CCD8FB" w14:textId="550057BE"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Dstar Lite is an extension of Lifelong planning </w:t>
      </w:r>
      <w:r w:rsidR="00E43C9D">
        <w:rPr>
          <w:szCs w:val="24"/>
        </w:rPr>
        <w:t>A</w:t>
      </w:r>
      <w:r w:rsidR="00024EB8">
        <w:rPr>
          <w:szCs w:val="24"/>
        </w:rPr>
        <w:t xml:space="preserve">star and is an incremental </w:t>
      </w:r>
      <w:r w:rsidR="00F53FF0">
        <w:rPr>
          <w:szCs w:val="24"/>
        </w:rPr>
        <w:t>algorithm. Dstar</w:t>
      </w:r>
      <w:r w:rsidR="00024EB8">
        <w:rPr>
          <w:szCs w:val="24"/>
        </w:rPr>
        <w:t xml:space="preserve"> rather than a typical search algorithm which searches from the star</w:t>
      </w:r>
      <w:r w:rsidR="00B1422A">
        <w:rPr>
          <w:szCs w:val="24"/>
        </w:rPr>
        <w:t>t</w:t>
      </w:r>
      <w:r w:rsidR="00024EB8">
        <w:rPr>
          <w:szCs w:val="24"/>
        </w:rPr>
        <w:t xml:space="preserve"> to the destination node, Dstar does not do this </w:t>
      </w:r>
      <w:r w:rsidR="00F53FF0">
        <w:rPr>
          <w:szCs w:val="24"/>
        </w:rPr>
        <w:t>it</w:t>
      </w:r>
      <w:r w:rsidR="00024EB8">
        <w:rPr>
          <w:szCs w:val="24"/>
        </w:rPr>
        <w:t xml:space="preserve"> </w:t>
      </w:r>
      <w:r w:rsidR="00D02E4C">
        <w:rPr>
          <w:szCs w:val="24"/>
        </w:rPr>
        <w:t xml:space="preserve">but rather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 xml:space="preserve">path is found from destination to start the </w:t>
      </w:r>
      <w:r w:rsidR="0034319A">
        <w:rPr>
          <w:szCs w:val="24"/>
        </w:rPr>
        <w:lastRenderedPageBreak/>
        <w:t>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s are calculated </w:t>
      </w:r>
      <w:r w:rsidR="00F53FF0">
        <w:rPr>
          <w:szCs w:val="24"/>
        </w:rPr>
        <w:t>initially</w:t>
      </w:r>
      <w:r w:rsidR="0034319A">
        <w:rPr>
          <w:szCs w:val="24"/>
        </w:rPr>
        <w:t xml:space="preserve"> based </w:t>
      </w:r>
      <w:r w:rsidR="00F53FF0">
        <w:rPr>
          <w:szCs w:val="24"/>
        </w:rPr>
        <w:t>off</w:t>
      </w:r>
      <w:r w:rsidR="0034319A">
        <w:rPr>
          <w:szCs w:val="24"/>
        </w:rPr>
        <w:t xml:space="preserve"> the start 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 xml:space="preserve">explained as an offset for the change in robot position otherwise after the robot has moved if our key modifier </w:t>
      </w:r>
      <w:r w:rsidR="00BE21A5">
        <w:rPr>
          <w:szCs w:val="24"/>
        </w:rPr>
        <w:t>were</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d to be made.</w:t>
      </w:r>
      <w:r w:rsidR="00954C73">
        <w:rPr>
          <w:szCs w:val="24"/>
        </w:rPr>
        <w:t xml:space="preserve"> </w:t>
      </w:r>
    </w:p>
    <w:p w14:paraId="0311E256" w14:textId="7EB0AAD6"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ar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954C73">
        <w:rPr>
          <w:szCs w:val="24"/>
        </w:rPr>
        <w:t xml:space="preserve"> it means that there </w:t>
      </w:r>
      <w:r w:rsidR="00F53FF0">
        <w:rPr>
          <w:szCs w:val="24"/>
        </w:rPr>
        <w:t>are</w:t>
      </w:r>
      <w:r w:rsidR="00954C73">
        <w:rPr>
          <w:szCs w:val="24"/>
        </w:rPr>
        <w:t xml:space="preserve"> no current changes need</w:t>
      </w:r>
      <w:r w:rsidR="006E5486">
        <w:rPr>
          <w:szCs w:val="24"/>
        </w:rPr>
        <w:t>ed</w:t>
      </w:r>
      <w:r w:rsidR="00954C73">
        <w:rPr>
          <w:szCs w:val="24"/>
        </w:rPr>
        <w:t xml:space="preserve"> to be made to it as its Gcost value and Rhs cost are </w:t>
      </w:r>
      <w:r w:rsidR="00F53FF0">
        <w:rPr>
          <w:szCs w:val="24"/>
        </w:rPr>
        <w:t>equal</w:t>
      </w:r>
      <w:r w:rsidR="00954C73">
        <w:rPr>
          <w:szCs w:val="24"/>
        </w:rPr>
        <w:t xml:space="preserve">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6A63B4F2" w:rsidR="00B91FCC" w:rsidRDefault="00954C73" w:rsidP="00147B9B">
      <w:pPr>
        <w:spacing w:line="276" w:lineRule="auto"/>
        <w:rPr>
          <w:szCs w:val="24"/>
        </w:rPr>
      </w:pPr>
      <w:r>
        <w:rPr>
          <w:szCs w:val="24"/>
        </w:rPr>
        <w:t xml:space="preserve">Then there is </w:t>
      </w:r>
      <w:r w:rsidR="00F53FF0">
        <w:rPr>
          <w:szCs w:val="24"/>
        </w:rPr>
        <w:t>inconsistent</w:t>
      </w:r>
      <w:r>
        <w:rPr>
          <w:szCs w:val="24"/>
        </w:rPr>
        <w:t xml:space="preserve"> which means that a nodes G cost values and Rhs values are not </w:t>
      </w:r>
      <w:r w:rsidR="00F53FF0">
        <w:rPr>
          <w:szCs w:val="24"/>
        </w:rPr>
        <w:t>equal</w:t>
      </w:r>
      <w:r>
        <w:rPr>
          <w:szCs w:val="24"/>
        </w:rPr>
        <w:t xml:space="preserve"> and as such we must deal with this </w:t>
      </w:r>
      <w:r w:rsidR="00F53FF0">
        <w:rPr>
          <w:szCs w:val="24"/>
        </w:rPr>
        <w:t>to</w:t>
      </w:r>
      <w:r>
        <w:rPr>
          <w:szCs w:val="24"/>
        </w:rPr>
        <w:t xml:space="preserve"> progress the search</w:t>
      </w:r>
      <w:r w:rsidR="00024EB8">
        <w:rPr>
          <w:szCs w:val="24"/>
        </w:rPr>
        <w:t>.</w:t>
      </w:r>
      <w:r w:rsidR="006574E7">
        <w:rPr>
          <w:szCs w:val="24"/>
        </w:rPr>
        <w:t xml:space="preserve"> Within this bracket of states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Gcost is Greater than our Rhs cost and there is </w:t>
      </w:r>
      <w:r w:rsidR="00F53FF0">
        <w:rPr>
          <w:szCs w:val="24"/>
        </w:rPr>
        <w:t>under consistent</w:t>
      </w:r>
      <w:r w:rsidR="006574E7">
        <w:rPr>
          <w:szCs w:val="24"/>
        </w:rPr>
        <w:t xml:space="preserve"> where our R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Gcost value</w:t>
      </w:r>
      <w:r w:rsidR="009171CA">
        <w:rPr>
          <w:szCs w:val="24"/>
        </w:rPr>
        <w:t xml:space="preserve"> for the node</w:t>
      </w:r>
      <w:r w:rsidR="006574E7">
        <w:rPr>
          <w:szCs w:val="24"/>
        </w:rPr>
        <w:t>.</w:t>
      </w:r>
    </w:p>
    <w:p w14:paraId="7F22158F" w14:textId="323E2503" w:rsidR="001F1CD1" w:rsidRDefault="0044721B" w:rsidP="00147B9B">
      <w:pPr>
        <w:spacing w:line="276" w:lineRule="auto"/>
        <w:rPr>
          <w:szCs w:val="24"/>
        </w:rPr>
      </w:pPr>
      <w:r>
        <w:rPr>
          <w:szCs w:val="24"/>
        </w:rPr>
        <w:t xml:space="preserve">How do we deal with this? First thing is to make a check for </w:t>
      </w:r>
      <w:r w:rsidR="00F53FF0">
        <w:rPr>
          <w:szCs w:val="24"/>
        </w:rPr>
        <w:t>over consistencies</w:t>
      </w:r>
      <w:r>
        <w:rPr>
          <w:szCs w:val="24"/>
        </w:rPr>
        <w:t xml:space="preserve"> and once that is </w:t>
      </w:r>
      <w:r w:rsidR="00F53FF0">
        <w:rPr>
          <w:szCs w:val="24"/>
        </w:rPr>
        <w:t>done</w:t>
      </w:r>
      <w:r>
        <w:rPr>
          <w:szCs w:val="24"/>
        </w:rPr>
        <w:t xml:space="preserve"> we need to relax our Gcost value down to our R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F53FF0">
        <w:rPr>
          <w:szCs w:val="24"/>
        </w:rPr>
        <w:t>R</w:t>
      </w:r>
      <w:r w:rsidR="006A4E31">
        <w:rPr>
          <w:szCs w:val="24"/>
        </w:rPr>
        <w:t>hs value of our neighbours to our current node and re</w:t>
      </w:r>
      <w:r w:rsidR="00366B86">
        <w:rPr>
          <w:szCs w:val="24"/>
        </w:rPr>
        <w:t>-</w:t>
      </w:r>
      <w:r w:rsidR="006A4E31">
        <w:rPr>
          <w:szCs w:val="24"/>
        </w:rPr>
        <w:t>add the node to back into our priority queue.</w:t>
      </w:r>
    </w:p>
    <w:p w14:paraId="3665A978" w14:textId="43E54100"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p>
    <w:p w14:paraId="58D6932A" w14:textId="7158C4B4" w:rsidR="009E1352" w:rsidRDefault="004E76CC" w:rsidP="00147B9B">
      <w:pPr>
        <w:spacing w:line="276" w:lineRule="auto"/>
        <w:rPr>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6800686F"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ve increased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1F5705">
        <w:rPr>
          <w:szCs w:val="24"/>
        </w:rPr>
        <w:t xml:space="preserve"> </w:t>
      </w:r>
    </w:p>
    <w:p w14:paraId="6EE9CD56" w14:textId="7DEDF239" w:rsidR="001D16FD" w:rsidRDefault="001D16FD" w:rsidP="00147B9B">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Rhs cost and the Gcost of the node plus the key modifier plus the heuristic value of that node. The second of the pair is the minimum of the Rhs value and Gcost </w:t>
      </w:r>
      <w:r w:rsidR="00F53FF0">
        <w:rPr>
          <w:szCs w:val="24"/>
        </w:rPr>
        <w:t>value.</w:t>
      </w:r>
    </w:p>
    <w:p w14:paraId="50A3ABD5" w14:textId="6CD7BF0A" w:rsidR="00E33B4B" w:rsidRDefault="00E33B4B" w:rsidP="00E33B4B">
      <w:pPr>
        <w:keepNext/>
        <w:spacing w:line="276" w:lineRule="auto"/>
        <w:jc w:val="center"/>
      </w:pPr>
    </w:p>
    <w:p w14:paraId="70E16E5E" w14:textId="2C59E1A5" w:rsidR="00BF5500" w:rsidRDefault="00BF5500" w:rsidP="00147B9B">
      <w:pPr>
        <w:spacing w:line="276" w:lineRule="auto"/>
        <w:rPr>
          <w:szCs w:val="24"/>
        </w:rPr>
      </w:pPr>
      <w:r w:rsidRPr="00BF5500">
        <w:rPr>
          <w:szCs w:val="24"/>
        </w:rPr>
        <w:t xml:space="preserve">With the individual aspects of Dstar Lite having been explained above the next question that needs to be asked is how does it behave? Dstar Lite behaves like what Dstar behaves with the exception that it is not as complicated to implement </w:t>
      </w:r>
      <w:r w:rsidR="00F53FF0" w:rsidRPr="00BF5500">
        <w:rPr>
          <w:szCs w:val="24"/>
        </w:rPr>
        <w:t>and</w:t>
      </w:r>
      <w:r w:rsidRPr="00BF5500">
        <w:rPr>
          <w:szCs w:val="24"/>
        </w:rPr>
        <w:t xml:space="preserve"> does not have the same memory usage hence why it is coined Dstar Lite.</w:t>
      </w:r>
      <w:r w:rsidR="009C512E">
        <w:rPr>
          <w:szCs w:val="24"/>
        </w:rPr>
        <w:t xml:space="preserve"> When the path is initially calculated Dstar Lite acts like a greedy first search and what this means is that it takes the lowest costing node to the start node as remember Dstar L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17"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17"/>
    </w:p>
    <w:p w14:paraId="52404D70" w14:textId="2822CA0D"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Gcost and R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18"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18"/>
    </w:p>
    <w:p w14:paraId="0AAF9CD7" w14:textId="5240AE39" w:rsidR="00876053" w:rsidRPr="00876053" w:rsidRDefault="00A66E11" w:rsidP="00147B9B">
      <w:pPr>
        <w:spacing w:line="276" w:lineRule="auto"/>
        <w:rPr>
          <w:noProof/>
        </w:rPr>
      </w:pPr>
      <w:r>
        <w:rPr>
          <w:noProof/>
        </w:rPr>
        <w:lastRenderedPageBreak/>
        <w:t xml:space="preserve">That is an overview of the Dstar Lit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19" w:name="_Toc133328257"/>
      <w:r w:rsidRPr="00116428">
        <w:t>Astar Search Pathfinding Algorithm</w:t>
      </w:r>
      <w:r w:rsidR="00AB7943" w:rsidRPr="00116428">
        <w:t>.</w:t>
      </w:r>
      <w:bookmarkEnd w:id="19"/>
      <w:r w:rsidRPr="00116428">
        <w:t xml:space="preserve"> </w:t>
      </w:r>
    </w:p>
    <w:p w14:paraId="686E8D8B" w14:textId="6E2FECEF" w:rsidR="00BF5500" w:rsidRDefault="00116428" w:rsidP="0079297F">
      <w:pPr>
        <w:pStyle w:val="Heading3"/>
      </w:pPr>
      <w:bookmarkStart w:id="20" w:name="_Toc133328258"/>
      <w:r w:rsidRPr="00116428">
        <w:t>Overview</w:t>
      </w:r>
      <w:bookmarkEnd w:id="20"/>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1"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1"/>
    </w:p>
    <w:p w14:paraId="65683507" w14:textId="0B43D9F5" w:rsidR="00116428" w:rsidRDefault="00116428" w:rsidP="0079297F">
      <w:pPr>
        <w:pStyle w:val="Heading3"/>
      </w:pPr>
      <w:bookmarkStart w:id="22" w:name="_Toc133328259"/>
      <w:r w:rsidRPr="00116428">
        <w:t>Key Information</w:t>
      </w:r>
      <w:bookmarkEnd w:id="22"/>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1CB93EC7" w:rsidR="00C85566" w:rsidRDefault="00C85566" w:rsidP="00147B9B">
      <w:pPr>
        <w:spacing w:line="276" w:lineRule="auto"/>
        <w:rPr>
          <w:szCs w:val="24"/>
        </w:rPr>
      </w:pPr>
      <w:r>
        <w:rPr>
          <w:szCs w:val="24"/>
        </w:rPr>
        <w:t>“Gcost”</w:t>
      </w:r>
      <w:r w:rsidR="00B43F39">
        <w:rPr>
          <w:szCs w:val="24"/>
        </w:rPr>
        <w:t xml:space="preserve"> – (mentioned in </w:t>
      </w:r>
      <w:r w:rsidR="00FC464B">
        <w:rPr>
          <w:szCs w:val="24"/>
        </w:rPr>
        <w:t>5</w:t>
      </w:r>
      <w:r w:rsidR="00B43F39">
        <w:rPr>
          <w:szCs w:val="24"/>
        </w:rPr>
        <w:t>.3.2)</w:t>
      </w:r>
    </w:p>
    <w:p w14:paraId="1D1EE1CE" w14:textId="669B8F1C"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mentioned in </w:t>
      </w:r>
      <w:r w:rsidR="00FC464B">
        <w:rPr>
          <w:szCs w:val="24"/>
        </w:rPr>
        <w:t>5</w:t>
      </w:r>
      <w:r w:rsidR="00B43F39">
        <w:rPr>
          <w:szCs w:val="24"/>
        </w:rPr>
        <w:t>.3.2)</w:t>
      </w:r>
    </w:p>
    <w:p w14:paraId="4DAFC798" w14:textId="36DA8869" w:rsidR="00C85566" w:rsidRDefault="00C85566" w:rsidP="00147B9B">
      <w:pPr>
        <w:spacing w:line="276" w:lineRule="auto"/>
        <w:rPr>
          <w:szCs w:val="24"/>
        </w:rPr>
      </w:pPr>
      <w:r>
        <w:rPr>
          <w:szCs w:val="24"/>
        </w:rPr>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lastRenderedPageBreak/>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3" w:name="_Toc133328260"/>
      <w:r w:rsidRPr="00116428">
        <w:t>Algorithm</w:t>
      </w:r>
      <w:bookmarkEnd w:id="23"/>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4" w:name="_Toc133328261"/>
      <w:r w:rsidRPr="00116428">
        <w:lastRenderedPageBreak/>
        <w:t>Lifelong planning Astar Search Pathfinding Algorithm</w:t>
      </w:r>
      <w:r w:rsidR="00F53FF0" w:rsidRPr="00116428">
        <w:t>.</w:t>
      </w:r>
      <w:bookmarkEnd w:id="24"/>
      <w:r w:rsidR="00F53FF0" w:rsidRPr="00116428">
        <w:t xml:space="preserve"> </w:t>
      </w:r>
    </w:p>
    <w:p w14:paraId="12C96D36" w14:textId="6F32B77E" w:rsidR="00147B9B" w:rsidRDefault="00116428" w:rsidP="0079297F">
      <w:pPr>
        <w:pStyle w:val="Heading3"/>
      </w:pPr>
      <w:bookmarkStart w:id="25" w:name="_Toc133328262"/>
      <w:r w:rsidRPr="00116428">
        <w:t>Overview</w:t>
      </w:r>
      <w:bookmarkEnd w:id="25"/>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6"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6"/>
    </w:p>
    <w:p w14:paraId="439C171F" w14:textId="77777777" w:rsidR="005E2A6A" w:rsidRPr="004E0DEB" w:rsidRDefault="005E2A6A" w:rsidP="005E2A6A">
      <w:r>
        <w:t>// reference</w:t>
      </w:r>
    </w:p>
    <w:p w14:paraId="3155CCBC" w14:textId="77777777" w:rsidR="005E2A6A" w:rsidRPr="005E2A6A" w:rsidRDefault="005E2A6A" w:rsidP="005E2A6A"/>
    <w:p w14:paraId="3E2C2C67" w14:textId="44A248CC" w:rsidR="00116428" w:rsidRDefault="00116428" w:rsidP="0079297F">
      <w:pPr>
        <w:pStyle w:val="Heading3"/>
      </w:pPr>
      <w:bookmarkStart w:id="27" w:name="_Toc133328263"/>
      <w:r w:rsidRPr="00116428">
        <w:t>Key Information</w:t>
      </w:r>
      <w:bookmarkEnd w:id="27"/>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EB7E7A0" w:rsidR="00491E8D" w:rsidRDefault="00491E8D" w:rsidP="00147B9B">
      <w:pPr>
        <w:spacing w:line="276" w:lineRule="auto"/>
        <w:rPr>
          <w:szCs w:val="24"/>
        </w:rPr>
      </w:pPr>
      <w:r>
        <w:rPr>
          <w:szCs w:val="24"/>
        </w:rPr>
        <w:t>“Rhs cost”</w:t>
      </w:r>
      <w:r w:rsidR="004A296B">
        <w:rPr>
          <w:szCs w:val="24"/>
        </w:rPr>
        <w:t xml:space="preserve"> – as mentioned in (</w:t>
      </w:r>
      <w:r w:rsidR="00EB0857">
        <w:rPr>
          <w:szCs w:val="24"/>
        </w:rPr>
        <w:t>5</w:t>
      </w:r>
      <w:r w:rsidR="00864DCC">
        <w:rPr>
          <w:szCs w:val="24"/>
        </w:rPr>
        <w:t>.3.2</w:t>
      </w:r>
      <w:r w:rsidR="004A296B">
        <w:rPr>
          <w:szCs w:val="24"/>
        </w:rPr>
        <w:t>)</w:t>
      </w:r>
    </w:p>
    <w:p w14:paraId="3766A85E" w14:textId="298F3587" w:rsidR="00491E8D" w:rsidRDefault="00491E8D" w:rsidP="00147B9B">
      <w:pPr>
        <w:spacing w:line="276" w:lineRule="auto"/>
        <w:rPr>
          <w:szCs w:val="24"/>
        </w:rPr>
      </w:pPr>
      <w:r>
        <w:rPr>
          <w:szCs w:val="24"/>
        </w:rPr>
        <w:t>“Gcost”</w:t>
      </w:r>
      <w:r w:rsidR="004A296B">
        <w:rPr>
          <w:szCs w:val="24"/>
        </w:rPr>
        <w:t xml:space="preserve"> – as mentioned in (</w:t>
      </w:r>
      <w:r w:rsidR="00EB0857">
        <w:rPr>
          <w:szCs w:val="24"/>
        </w:rPr>
        <w:t>5</w:t>
      </w:r>
      <w:r w:rsidR="00864DCC">
        <w:rPr>
          <w:szCs w:val="24"/>
        </w:rPr>
        <w:t>.3.2</w:t>
      </w:r>
      <w:r w:rsidR="004A296B">
        <w:rPr>
          <w:szCs w:val="24"/>
        </w:rPr>
        <w:t>)</w:t>
      </w:r>
    </w:p>
    <w:p w14:paraId="6220BC95" w14:textId="43F0A577" w:rsidR="00301C5D" w:rsidRDefault="00301C5D" w:rsidP="00147B9B">
      <w:pPr>
        <w:spacing w:line="276" w:lineRule="auto"/>
        <w:rPr>
          <w:szCs w:val="24"/>
        </w:rPr>
      </w:pPr>
      <w:r>
        <w:rPr>
          <w:szCs w:val="24"/>
        </w:rPr>
        <w:t>“Key Value”</w:t>
      </w:r>
      <w:r w:rsidR="00FB3B0D">
        <w:rPr>
          <w:szCs w:val="24"/>
        </w:rPr>
        <w:t xml:space="preserve"> – as mentioned in (</w:t>
      </w:r>
      <w:r w:rsidR="00EB0857">
        <w:rPr>
          <w:szCs w:val="24"/>
        </w:rPr>
        <w:t>5</w:t>
      </w:r>
      <w:r w:rsidR="00864DCC">
        <w:rPr>
          <w:szCs w:val="24"/>
        </w:rPr>
        <w:t>.3.2</w:t>
      </w:r>
      <w:r w:rsidR="00FB3B0D">
        <w:rPr>
          <w:szCs w:val="24"/>
        </w:rPr>
        <w:t>)</w:t>
      </w:r>
      <w:r w:rsidR="00A264B0">
        <w:rPr>
          <w:szCs w:val="24"/>
        </w:rPr>
        <w:t>, the key value is calculated the same way to Dstar L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28" w:name="_Toc133328264"/>
      <w:r w:rsidRPr="00116428">
        <w:t>Algorithm</w:t>
      </w:r>
      <w:bookmarkEnd w:id="28"/>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29"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29"/>
    </w:p>
    <w:p w14:paraId="076A73B3" w14:textId="77777777" w:rsidR="00FC527A" w:rsidRPr="004E0DEB" w:rsidRDefault="00FC527A" w:rsidP="00FC527A">
      <w:r>
        <w:t>// reference</w:t>
      </w:r>
    </w:p>
    <w:p w14:paraId="778D6BB8" w14:textId="77777777" w:rsidR="00FC527A" w:rsidRPr="00FC527A" w:rsidRDefault="00FC527A" w:rsidP="00FC527A">
      <w:pPr>
        <w:rPr>
          <w:lang w:val="en-GB"/>
        </w:rPr>
      </w:pP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0"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0"/>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1" w:name="_Toc133328265"/>
      <w:r w:rsidRPr="00116428">
        <w:lastRenderedPageBreak/>
        <w:t>Dijkstra’s</w:t>
      </w:r>
      <w:r w:rsidR="00E6189E" w:rsidRPr="00116428">
        <w:t xml:space="preserve"> Search Pathfinding Algorithm</w:t>
      </w:r>
      <w:bookmarkEnd w:id="31"/>
      <w:r w:rsidR="00E6189E" w:rsidRPr="00116428">
        <w:t xml:space="preserve"> </w:t>
      </w:r>
    </w:p>
    <w:p w14:paraId="1780E92F" w14:textId="429B64C0" w:rsidR="00116428" w:rsidRDefault="00116428" w:rsidP="0079297F">
      <w:pPr>
        <w:pStyle w:val="Heading3"/>
      </w:pPr>
      <w:bookmarkStart w:id="32" w:name="_Toc133328266"/>
      <w:r w:rsidRPr="00116428">
        <w:t>Overview</w:t>
      </w:r>
      <w:bookmarkEnd w:id="32"/>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3" w:name="_Toc133328267"/>
      <w:r w:rsidRPr="00116428">
        <w:t>Key Information</w:t>
      </w:r>
      <w:bookmarkEnd w:id="33"/>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4" w:name="_Toc133328268"/>
      <w:r w:rsidRPr="00116428">
        <w:t>Algorithm</w:t>
      </w:r>
      <w:bookmarkEnd w:id="34"/>
    </w:p>
    <w:p w14:paraId="1E578337" w14:textId="6CB11C60" w:rsidR="000064F9"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w:lastRenderedPageBreak/>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5"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5"/>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6" w:name="_Toc133328269"/>
      <w:r w:rsidRPr="00116428">
        <w:t>Depth first Search Pathfinding Algorithm</w:t>
      </w:r>
      <w:bookmarkEnd w:id="36"/>
      <w:r w:rsidRPr="00116428">
        <w:t xml:space="preserve"> </w:t>
      </w:r>
    </w:p>
    <w:p w14:paraId="79C16E9C" w14:textId="318CF0E4" w:rsidR="00D514D0" w:rsidRDefault="00116428" w:rsidP="0079297F">
      <w:pPr>
        <w:pStyle w:val="Heading3"/>
      </w:pPr>
      <w:bookmarkStart w:id="37" w:name="_Toc133328270"/>
      <w:r w:rsidRPr="00116428">
        <w:t>Overview</w:t>
      </w:r>
      <w:bookmarkEnd w:id="37"/>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38" w:name="_Toc133328271"/>
      <w:r w:rsidRPr="00116428">
        <w:t>Key Information</w:t>
      </w:r>
      <w:bookmarkEnd w:id="38"/>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39" w:name="_Toc133328272"/>
      <w:r w:rsidRPr="00116428">
        <w:t>Algorithm</w:t>
      </w:r>
      <w:bookmarkEnd w:id="39"/>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w:t>
      </w:r>
      <w:r w:rsidR="007F4CD4">
        <w:rPr>
          <w:szCs w:val="24"/>
        </w:rPr>
        <w:lastRenderedPageBreak/>
        <w:t>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0"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0"/>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41" w:name="_Toc133328273"/>
      <w:r w:rsidRPr="00116428">
        <w:lastRenderedPageBreak/>
        <w:t>J</w:t>
      </w:r>
      <w:r w:rsidR="00E6189E" w:rsidRPr="00116428">
        <w:t xml:space="preserve">ump point </w:t>
      </w:r>
      <w:r w:rsidR="00F53FF0" w:rsidRPr="00116428">
        <w:t>search Pathfinding</w:t>
      </w:r>
      <w:r w:rsidR="00E6189E" w:rsidRPr="00116428">
        <w:t xml:space="preserve"> Algorithm</w:t>
      </w:r>
      <w:bookmarkEnd w:id="41"/>
    </w:p>
    <w:p w14:paraId="3D63BE98" w14:textId="31DB5510" w:rsidR="009E0303" w:rsidRPr="0079297F" w:rsidRDefault="009E0303" w:rsidP="0079297F">
      <w:pPr>
        <w:pStyle w:val="Heading3"/>
      </w:pPr>
      <w:r w:rsidRPr="0079297F">
        <w:t xml:space="preserve"> </w:t>
      </w:r>
      <w:bookmarkStart w:id="42" w:name="_Toc133328274"/>
      <w:r w:rsidRPr="0079297F">
        <w:t>Overview</w:t>
      </w:r>
      <w:bookmarkEnd w:id="42"/>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43" w:name="_Toc133328275"/>
      <w:r w:rsidRPr="00116428">
        <w:t>Key Information</w:t>
      </w:r>
      <w:bookmarkEnd w:id="43"/>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44" w:name="_Toc133328276"/>
      <w:r w:rsidRPr="00116428">
        <w:t>Algorithm</w:t>
      </w:r>
      <w:bookmarkEnd w:id="44"/>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45" w:name="_Toc133328277"/>
      <w:r w:rsidRPr="003C1A81">
        <w:lastRenderedPageBreak/>
        <w:t>How to compare the algorithms.</w:t>
      </w:r>
      <w:bookmarkEnd w:id="45"/>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6" w:name="_Toc133328278"/>
      <w:r w:rsidRPr="003C1A81">
        <w:t>Controls necessary for fair comparison</w:t>
      </w:r>
      <w:bookmarkEnd w:id="46"/>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47" w:name="_Toc133328279"/>
      <w:r>
        <w:lastRenderedPageBreak/>
        <w:t>Study/Methodology</w:t>
      </w:r>
      <w:bookmarkEnd w:id="47"/>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48" w:name="_Toc133328280"/>
      <w:r>
        <w:t>Implementing Astar</w:t>
      </w:r>
      <w:bookmarkEnd w:id="48"/>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0BAC6FBC" w14:textId="537560A6" w:rsidR="00EC423D" w:rsidRPr="00783FD6" w:rsidRDefault="00EC423D" w:rsidP="00120AD6">
      <w:pPr>
        <w:spacing w:after="0" w:line="276" w:lineRule="auto"/>
      </w:pPr>
      <w:r>
        <w:br w:type="page"/>
      </w:r>
    </w:p>
    <w:p w14:paraId="1F376752" w14:textId="61854C08" w:rsidR="00D53048" w:rsidRDefault="00D53048" w:rsidP="00D53048">
      <w:pPr>
        <w:pStyle w:val="Heading2"/>
      </w:pPr>
      <w:bookmarkStart w:id="49" w:name="_Toc133328281"/>
      <w:r>
        <w:lastRenderedPageBreak/>
        <w:t>Implementing Dstar</w:t>
      </w:r>
      <w:r w:rsidR="008F1567">
        <w:t xml:space="preserve"> Lite</w:t>
      </w:r>
      <w:bookmarkEnd w:id="49"/>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50" w:name="_Toc133328282"/>
      <w:r>
        <w:t xml:space="preserve">Implementing </w:t>
      </w:r>
      <w:r w:rsidR="00CE5BC5">
        <w:t>Dijkstra’s</w:t>
      </w:r>
      <w:r>
        <w:t xml:space="preserve"> Search Algorithm</w:t>
      </w:r>
      <w:bookmarkEnd w:id="50"/>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lastRenderedPageBreak/>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1" w:name="_Toc133328283"/>
      <w:r>
        <w:t>Implementing Lifelong Planning Astar</w:t>
      </w:r>
      <w:bookmarkEnd w:id="51"/>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52" w:name="_Toc133328284"/>
      <w:r>
        <w:t>Implementing Depth First Search</w:t>
      </w:r>
      <w:bookmarkEnd w:id="52"/>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53" w:name="_Toc133328285"/>
      <w:r>
        <w:lastRenderedPageBreak/>
        <w:t>Implementing Jump Point Search</w:t>
      </w:r>
      <w:bookmarkEnd w:id="53"/>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54" w:name="_Toc133328286"/>
      <w:r w:rsidRPr="0079297F">
        <w:lastRenderedPageBreak/>
        <w:t xml:space="preserve">Evaluation </w:t>
      </w:r>
      <w:r w:rsidR="0046532A" w:rsidRPr="0079297F">
        <w:t>and Discussion</w:t>
      </w:r>
      <w:bookmarkEnd w:id="54"/>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5" w:name="_Toc133328287"/>
      <w:r w:rsidRPr="00CF1CB7">
        <w:rPr>
          <w:lang w:val="ga-IE"/>
        </w:rPr>
        <w:t xml:space="preserve">How will </w:t>
      </w:r>
      <w:r w:rsidR="001D4174">
        <w:rPr>
          <w:lang w:val="ga-IE"/>
        </w:rPr>
        <w:t>the data be displayed</w:t>
      </w:r>
      <w:r w:rsidRPr="00CF1CB7">
        <w:rPr>
          <w:lang w:val="ga-IE"/>
        </w:rPr>
        <w:t>?</w:t>
      </w:r>
      <w:bookmarkEnd w:id="55"/>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6" w:name="_Toc133328288"/>
      <w:r>
        <w:rPr>
          <w:lang w:val="ga-IE"/>
        </w:rPr>
        <w:lastRenderedPageBreak/>
        <w:t>Results</w:t>
      </w:r>
      <w:bookmarkEnd w:id="56"/>
    </w:p>
    <w:p w14:paraId="0FAE9902" w14:textId="123CA799" w:rsidR="008F1567" w:rsidRPr="008F1567" w:rsidRDefault="00D163CC" w:rsidP="008F1567">
      <w:pPr>
        <w:pStyle w:val="Heading2"/>
        <w:rPr>
          <w:lang w:val="ga-IE"/>
        </w:rPr>
      </w:pPr>
      <w:bookmarkStart w:id="57" w:name="_Toc133328289"/>
      <w:r>
        <w:rPr>
          <w:lang w:val="ga-IE"/>
        </w:rPr>
        <w:t>Calculation of average times examples</w:t>
      </w:r>
      <w:bookmarkEnd w:id="57"/>
    </w:p>
    <w:p w14:paraId="77579800" w14:textId="2B9A0F1E" w:rsidR="00A23868" w:rsidRDefault="0060219D" w:rsidP="000663C1">
      <w:pPr>
        <w:pStyle w:val="Heading3"/>
      </w:pPr>
      <w:bookmarkStart w:id="58" w:name="_Toc133328290"/>
      <w:r w:rsidRPr="00D60EEF">
        <w:t>Small grid times with 0 Walls</w:t>
      </w:r>
      <w:bookmarkEnd w:id="58"/>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59"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59"/>
    </w:p>
    <w:p w14:paraId="1DDC684D" w14:textId="77777777" w:rsidR="008F1567" w:rsidRPr="008F1567" w:rsidRDefault="008F1567" w:rsidP="008F1567"/>
    <w:p w14:paraId="02570D37" w14:textId="0DEBF64F" w:rsidR="000A0838" w:rsidRDefault="000A0838" w:rsidP="000663C1">
      <w:pPr>
        <w:pStyle w:val="Heading3"/>
      </w:pPr>
      <w:bookmarkStart w:id="60" w:name="_Toc133328291"/>
      <w:r>
        <w:t xml:space="preserve">Medium </w:t>
      </w:r>
      <w:r w:rsidRPr="00D60EEF">
        <w:t>grid times with 0 Walls</w:t>
      </w:r>
      <w:bookmarkEnd w:id="60"/>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61"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61"/>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2" w:name="_Toc133328292"/>
      <w:r>
        <w:lastRenderedPageBreak/>
        <w:t xml:space="preserve">Large </w:t>
      </w:r>
      <w:r w:rsidRPr="00D60EEF">
        <w:t>grid times with 0 Walls</w:t>
      </w:r>
      <w:bookmarkEnd w:id="62"/>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3"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3"/>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4"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4"/>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5"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5"/>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6" w:name="_Toc133328293"/>
      <w:r w:rsidRPr="00F22ECC">
        <w:lastRenderedPageBreak/>
        <w:t>Project Milestones</w:t>
      </w:r>
      <w:bookmarkEnd w:id="66"/>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67" w:name="_Toc133328294"/>
      <w:r w:rsidRPr="00262EF9">
        <w:lastRenderedPageBreak/>
        <w:t>Major Technical Achievements</w:t>
      </w:r>
      <w:bookmarkEnd w:id="67"/>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68" w:name="_Toc133328295"/>
      <w:r w:rsidRPr="0006346E">
        <w:lastRenderedPageBreak/>
        <w:t>Project Review</w:t>
      </w:r>
      <w:bookmarkEnd w:id="68"/>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69" w:name="_Toc54714378"/>
      <w:r>
        <w:br w:type="page"/>
      </w:r>
    </w:p>
    <w:p w14:paraId="5511ECB8" w14:textId="5BF26B92" w:rsidR="36C5FB7F" w:rsidRDefault="36C5FB7F" w:rsidP="0079297F">
      <w:pPr>
        <w:pStyle w:val="Heading1"/>
      </w:pPr>
      <w:bookmarkStart w:id="70" w:name="_Toc133328296"/>
      <w:r w:rsidRPr="0079297F">
        <w:lastRenderedPageBreak/>
        <w:t>Conclusions</w:t>
      </w:r>
      <w:bookmarkEnd w:id="69"/>
      <w:r w:rsidR="00CB7869" w:rsidRPr="0079297F">
        <w:t xml:space="preserve"> and discussion of results</w:t>
      </w:r>
      <w:bookmarkEnd w:id="70"/>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1" w:name="_Toc133328297"/>
      <w:r w:rsidRPr="00D8647D">
        <w:lastRenderedPageBreak/>
        <w:t>Future Work</w:t>
      </w:r>
      <w:bookmarkEnd w:id="71"/>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2" w:name="_Toc133328298"/>
      <w:r w:rsidRPr="003C314A">
        <w:t xml:space="preserve">How </w:t>
      </w:r>
      <w:r w:rsidR="00272F9A">
        <w:t>the work should be continued</w:t>
      </w:r>
      <w:r w:rsidR="00E66116">
        <w:t>?</w:t>
      </w:r>
      <w:bookmarkEnd w:id="72"/>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3" w:name="_Toc133328299"/>
      <w:r w:rsidRPr="003C314A">
        <w:t xml:space="preserve">What advice </w:t>
      </w:r>
      <w:r w:rsidR="00057D38">
        <w:t xml:space="preserve">for recreating of my </w:t>
      </w:r>
      <w:r w:rsidRPr="003C314A">
        <w:t>project topic?</w:t>
      </w:r>
      <w:bookmarkEnd w:id="73"/>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4" w:name="_Toc133328300"/>
      <w:r w:rsidRPr="006F4E3E">
        <w:lastRenderedPageBreak/>
        <w:t>References</w:t>
      </w:r>
      <w:bookmarkEnd w:id="74"/>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5" w:name="_Toc133328301"/>
      <w:r w:rsidRPr="0079297F">
        <w:lastRenderedPageBreak/>
        <w:t>Appendices</w:t>
      </w:r>
      <w:bookmarkEnd w:id="75"/>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r w:rsidR="005F151F" w14:paraId="61BCFF4D"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F87B4BD" w14:textId="685C7E7C" w:rsidR="005F151F" w:rsidRDefault="005F151F"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8C5013">
              <w:rPr>
                <w:rFonts w:eastAsia="Times New Roman"/>
                <w:szCs w:val="24"/>
              </w:rPr>
              <w:t>S</w:t>
            </w:r>
            <w:r>
              <w:rPr>
                <w:rFonts w:eastAsia="Times New Roman"/>
                <w:szCs w:val="24"/>
              </w:rPr>
              <w:t xml:space="preserve">mall </w:t>
            </w:r>
            <w:r w:rsidR="008C5013">
              <w:rPr>
                <w:rFonts w:eastAsia="Times New Roman"/>
                <w:szCs w:val="24"/>
              </w:rPr>
              <w:t>G</w:t>
            </w:r>
            <w:r>
              <w:rPr>
                <w:rFonts w:eastAsia="Times New Roman"/>
                <w:szCs w:val="24"/>
              </w:rPr>
              <w:t>rid first 50</w:t>
            </w:r>
          </w:p>
        </w:tc>
        <w:tc>
          <w:tcPr>
            <w:tcW w:w="4508" w:type="dxa"/>
            <w:vAlign w:val="center"/>
          </w:tcPr>
          <w:p w14:paraId="042D87BD"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r w:rsidR="005F151F" w14:paraId="6BB252A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7285907" w14:textId="1EEECA5B"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Jump Point Search Medium Grid first 50</w:t>
            </w:r>
          </w:p>
        </w:tc>
        <w:tc>
          <w:tcPr>
            <w:tcW w:w="4508" w:type="dxa"/>
            <w:vAlign w:val="center"/>
          </w:tcPr>
          <w:p w14:paraId="51EC2773" w14:textId="77777777" w:rsidR="005F151F" w:rsidRDefault="005F151F"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p>
        </w:tc>
      </w:tr>
      <w:tr w:rsidR="005F151F" w14:paraId="2DCB1C02"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78384F6C" w14:textId="2AFE3EE7" w:rsidR="005F151F" w:rsidRDefault="00232E7E" w:rsidP="00EB128F">
            <w:pPr>
              <w:spacing w:before="100" w:beforeAutospacing="1" w:after="100" w:afterAutospacing="1" w:line="276" w:lineRule="auto"/>
              <w:jc w:val="center"/>
              <w:rPr>
                <w:rFonts w:eastAsia="Times New Roman"/>
                <w:szCs w:val="24"/>
              </w:rPr>
            </w:pPr>
            <w:r>
              <w:rPr>
                <w:rFonts w:eastAsia="Times New Roman"/>
                <w:szCs w:val="24"/>
              </w:rPr>
              <w:t xml:space="preserve">Jump Point Search </w:t>
            </w:r>
            <w:r w:rsidR="003C5446">
              <w:rPr>
                <w:rFonts w:eastAsia="Times New Roman"/>
                <w:szCs w:val="24"/>
              </w:rPr>
              <w:t xml:space="preserve">Large </w:t>
            </w:r>
            <w:r>
              <w:rPr>
                <w:rFonts w:eastAsia="Times New Roman"/>
                <w:szCs w:val="24"/>
              </w:rPr>
              <w:t>Grid first 50</w:t>
            </w:r>
          </w:p>
        </w:tc>
        <w:tc>
          <w:tcPr>
            <w:tcW w:w="4508" w:type="dxa"/>
            <w:vAlign w:val="center"/>
          </w:tcPr>
          <w:p w14:paraId="234BCB83" w14:textId="77777777" w:rsidR="005F151F" w:rsidRDefault="005F151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p>
        </w:tc>
      </w:tr>
    </w:tbl>
    <w:p w14:paraId="4E2502F7" w14:textId="15311FE5" w:rsidR="008C4B9E" w:rsidRDefault="002F3621" w:rsidP="00974792">
      <w:pPr>
        <w:spacing w:before="100" w:beforeAutospacing="1" w:after="100" w:afterAutospacing="1" w:line="276" w:lineRule="auto"/>
        <w:rPr>
          <w:rFonts w:eastAsia="Times New Roman"/>
          <w:szCs w:val="24"/>
        </w:rPr>
      </w:pPr>
      <w:r>
        <w:rPr>
          <w:rFonts w:eastAsia="Times New Roman"/>
          <w:szCs w:val="24"/>
        </w:rPr>
        <w:t>The above data will be added if I get the algorithm implemented</w:t>
      </w:r>
      <w:r w:rsidR="00455BAC">
        <w:rPr>
          <w:rFonts w:eastAsia="Times New Roman"/>
          <w:szCs w:val="24"/>
        </w:rPr>
        <w:t xml:space="preserve"> and the corresponding data </w:t>
      </w:r>
      <w:r w:rsidR="0049502D">
        <w:rPr>
          <w:rFonts w:eastAsia="Times New Roman"/>
          <w:szCs w:val="24"/>
        </w:rPr>
        <w:t>collected.</w:t>
      </w: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59B9A" w14:textId="77777777" w:rsidR="00A169D0" w:rsidRDefault="00A169D0" w:rsidP="00255E27">
      <w:pPr>
        <w:spacing w:after="0" w:line="240" w:lineRule="auto"/>
      </w:pPr>
      <w:r>
        <w:separator/>
      </w:r>
    </w:p>
  </w:endnote>
  <w:endnote w:type="continuationSeparator" w:id="0">
    <w:p w14:paraId="2081B43F" w14:textId="77777777" w:rsidR="00A169D0" w:rsidRDefault="00A169D0"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09F32" w14:textId="77777777" w:rsidR="00A169D0" w:rsidRDefault="00A169D0" w:rsidP="00255E27">
      <w:pPr>
        <w:spacing w:after="0" w:line="240" w:lineRule="auto"/>
      </w:pPr>
      <w:r>
        <w:separator/>
      </w:r>
    </w:p>
  </w:footnote>
  <w:footnote w:type="continuationSeparator" w:id="0">
    <w:p w14:paraId="3D88FAD3" w14:textId="77777777" w:rsidR="00A169D0" w:rsidRDefault="00A169D0"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65F8"/>
    <w:rsid w:val="00017489"/>
    <w:rsid w:val="0001780F"/>
    <w:rsid w:val="00024EB8"/>
    <w:rsid w:val="000301E6"/>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3077"/>
    <w:rsid w:val="0006346E"/>
    <w:rsid w:val="000634AF"/>
    <w:rsid w:val="00063536"/>
    <w:rsid w:val="00064BC5"/>
    <w:rsid w:val="00065270"/>
    <w:rsid w:val="00065CE3"/>
    <w:rsid w:val="00065F0F"/>
    <w:rsid w:val="000663C1"/>
    <w:rsid w:val="000675CF"/>
    <w:rsid w:val="00074102"/>
    <w:rsid w:val="00075685"/>
    <w:rsid w:val="0008038C"/>
    <w:rsid w:val="00083435"/>
    <w:rsid w:val="00083BA3"/>
    <w:rsid w:val="00086950"/>
    <w:rsid w:val="00091181"/>
    <w:rsid w:val="00091DC4"/>
    <w:rsid w:val="000928B5"/>
    <w:rsid w:val="00096F58"/>
    <w:rsid w:val="000A0838"/>
    <w:rsid w:val="000A1AD5"/>
    <w:rsid w:val="000A738B"/>
    <w:rsid w:val="000B3B4E"/>
    <w:rsid w:val="000B4279"/>
    <w:rsid w:val="000B498C"/>
    <w:rsid w:val="000B5E86"/>
    <w:rsid w:val="000C2A48"/>
    <w:rsid w:val="000C4691"/>
    <w:rsid w:val="000C5283"/>
    <w:rsid w:val="000C5E8B"/>
    <w:rsid w:val="000D38C1"/>
    <w:rsid w:val="000D545A"/>
    <w:rsid w:val="000D7973"/>
    <w:rsid w:val="000E084A"/>
    <w:rsid w:val="000E2D2E"/>
    <w:rsid w:val="000E49D6"/>
    <w:rsid w:val="000E4B4B"/>
    <w:rsid w:val="000E66DB"/>
    <w:rsid w:val="000E72E1"/>
    <w:rsid w:val="000F22EA"/>
    <w:rsid w:val="000F3048"/>
    <w:rsid w:val="000F3F58"/>
    <w:rsid w:val="000F500B"/>
    <w:rsid w:val="000F597D"/>
    <w:rsid w:val="000F793C"/>
    <w:rsid w:val="00100315"/>
    <w:rsid w:val="00106B82"/>
    <w:rsid w:val="00106D9D"/>
    <w:rsid w:val="001070A4"/>
    <w:rsid w:val="001102D2"/>
    <w:rsid w:val="00111285"/>
    <w:rsid w:val="00111A2C"/>
    <w:rsid w:val="001143B0"/>
    <w:rsid w:val="00115EA5"/>
    <w:rsid w:val="00116428"/>
    <w:rsid w:val="0011671D"/>
    <w:rsid w:val="00120AD6"/>
    <w:rsid w:val="00123CE9"/>
    <w:rsid w:val="00123F9B"/>
    <w:rsid w:val="00127CA0"/>
    <w:rsid w:val="0013361C"/>
    <w:rsid w:val="001338A4"/>
    <w:rsid w:val="0014174D"/>
    <w:rsid w:val="00144001"/>
    <w:rsid w:val="0014721B"/>
    <w:rsid w:val="00147B9B"/>
    <w:rsid w:val="00153862"/>
    <w:rsid w:val="00154006"/>
    <w:rsid w:val="00156D1F"/>
    <w:rsid w:val="00156E09"/>
    <w:rsid w:val="001611A8"/>
    <w:rsid w:val="00163902"/>
    <w:rsid w:val="0016565D"/>
    <w:rsid w:val="001676D4"/>
    <w:rsid w:val="00167A98"/>
    <w:rsid w:val="00170608"/>
    <w:rsid w:val="00173C4A"/>
    <w:rsid w:val="00174D1C"/>
    <w:rsid w:val="0018055C"/>
    <w:rsid w:val="00180CC4"/>
    <w:rsid w:val="00182E85"/>
    <w:rsid w:val="00183A3D"/>
    <w:rsid w:val="00185E4F"/>
    <w:rsid w:val="00187F2E"/>
    <w:rsid w:val="001913D0"/>
    <w:rsid w:val="001913E3"/>
    <w:rsid w:val="00191911"/>
    <w:rsid w:val="0019748A"/>
    <w:rsid w:val="001A3567"/>
    <w:rsid w:val="001A42DC"/>
    <w:rsid w:val="001A5E04"/>
    <w:rsid w:val="001A7AE9"/>
    <w:rsid w:val="001B10EA"/>
    <w:rsid w:val="001B1AFD"/>
    <w:rsid w:val="001B4C12"/>
    <w:rsid w:val="001B5BBA"/>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6A2"/>
    <w:rsid w:val="001D68B2"/>
    <w:rsid w:val="001D6F23"/>
    <w:rsid w:val="001E0025"/>
    <w:rsid w:val="001E126F"/>
    <w:rsid w:val="001F162F"/>
    <w:rsid w:val="001F1965"/>
    <w:rsid w:val="001F1CD1"/>
    <w:rsid w:val="001F5705"/>
    <w:rsid w:val="001F58F3"/>
    <w:rsid w:val="001F78E5"/>
    <w:rsid w:val="0020190B"/>
    <w:rsid w:val="00203C4C"/>
    <w:rsid w:val="00203FB4"/>
    <w:rsid w:val="0020465A"/>
    <w:rsid w:val="0020639A"/>
    <w:rsid w:val="00212AA0"/>
    <w:rsid w:val="00213777"/>
    <w:rsid w:val="0021690E"/>
    <w:rsid w:val="00220836"/>
    <w:rsid w:val="00221FFB"/>
    <w:rsid w:val="00223884"/>
    <w:rsid w:val="00223C3A"/>
    <w:rsid w:val="00230391"/>
    <w:rsid w:val="00232217"/>
    <w:rsid w:val="00232E7E"/>
    <w:rsid w:val="00233A4C"/>
    <w:rsid w:val="00235ECC"/>
    <w:rsid w:val="0023675E"/>
    <w:rsid w:val="002371A2"/>
    <w:rsid w:val="00240345"/>
    <w:rsid w:val="00240E53"/>
    <w:rsid w:val="00244A33"/>
    <w:rsid w:val="00244CF3"/>
    <w:rsid w:val="00252F67"/>
    <w:rsid w:val="00253AD0"/>
    <w:rsid w:val="00253BD1"/>
    <w:rsid w:val="00253CD5"/>
    <w:rsid w:val="00254558"/>
    <w:rsid w:val="00254E89"/>
    <w:rsid w:val="00255D96"/>
    <w:rsid w:val="00255E27"/>
    <w:rsid w:val="002565E1"/>
    <w:rsid w:val="0025676C"/>
    <w:rsid w:val="002574A4"/>
    <w:rsid w:val="002621B6"/>
    <w:rsid w:val="00262EF9"/>
    <w:rsid w:val="002638A2"/>
    <w:rsid w:val="00263950"/>
    <w:rsid w:val="00263A8A"/>
    <w:rsid w:val="00267F11"/>
    <w:rsid w:val="00270A56"/>
    <w:rsid w:val="00272F9A"/>
    <w:rsid w:val="00275979"/>
    <w:rsid w:val="002816E5"/>
    <w:rsid w:val="00281A2E"/>
    <w:rsid w:val="002820AE"/>
    <w:rsid w:val="00282137"/>
    <w:rsid w:val="00283C13"/>
    <w:rsid w:val="00285319"/>
    <w:rsid w:val="00286E93"/>
    <w:rsid w:val="00287B26"/>
    <w:rsid w:val="0029651F"/>
    <w:rsid w:val="00297233"/>
    <w:rsid w:val="002A175E"/>
    <w:rsid w:val="002A1E66"/>
    <w:rsid w:val="002A3C1E"/>
    <w:rsid w:val="002B0ACC"/>
    <w:rsid w:val="002B2A87"/>
    <w:rsid w:val="002B475D"/>
    <w:rsid w:val="002B7591"/>
    <w:rsid w:val="002C07FA"/>
    <w:rsid w:val="002C3648"/>
    <w:rsid w:val="002C46AD"/>
    <w:rsid w:val="002C7A0F"/>
    <w:rsid w:val="002D024F"/>
    <w:rsid w:val="002D2FA5"/>
    <w:rsid w:val="002D40F8"/>
    <w:rsid w:val="002D52C9"/>
    <w:rsid w:val="002D5C1E"/>
    <w:rsid w:val="002D63FC"/>
    <w:rsid w:val="002E08A7"/>
    <w:rsid w:val="002E26E4"/>
    <w:rsid w:val="002E5D03"/>
    <w:rsid w:val="002F24AB"/>
    <w:rsid w:val="002F3621"/>
    <w:rsid w:val="002F5E19"/>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13F2"/>
    <w:rsid w:val="00337B80"/>
    <w:rsid w:val="00340DCB"/>
    <w:rsid w:val="00341A29"/>
    <w:rsid w:val="0034319A"/>
    <w:rsid w:val="0034331F"/>
    <w:rsid w:val="00350613"/>
    <w:rsid w:val="00351A88"/>
    <w:rsid w:val="00351B07"/>
    <w:rsid w:val="0035205A"/>
    <w:rsid w:val="003530F2"/>
    <w:rsid w:val="00355D2D"/>
    <w:rsid w:val="00356F01"/>
    <w:rsid w:val="003609D2"/>
    <w:rsid w:val="003633F3"/>
    <w:rsid w:val="00365D8B"/>
    <w:rsid w:val="00366B86"/>
    <w:rsid w:val="00366EB9"/>
    <w:rsid w:val="00367D7D"/>
    <w:rsid w:val="00372AD4"/>
    <w:rsid w:val="00372D8A"/>
    <w:rsid w:val="003754A3"/>
    <w:rsid w:val="00375BCD"/>
    <w:rsid w:val="00376CE1"/>
    <w:rsid w:val="00380ED0"/>
    <w:rsid w:val="00382E58"/>
    <w:rsid w:val="00384290"/>
    <w:rsid w:val="0038540E"/>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4051FC"/>
    <w:rsid w:val="004061C1"/>
    <w:rsid w:val="0040760D"/>
    <w:rsid w:val="004133FB"/>
    <w:rsid w:val="00416316"/>
    <w:rsid w:val="00417F3E"/>
    <w:rsid w:val="00421DC6"/>
    <w:rsid w:val="00422AEE"/>
    <w:rsid w:val="00427844"/>
    <w:rsid w:val="00427E37"/>
    <w:rsid w:val="0043063D"/>
    <w:rsid w:val="00431F53"/>
    <w:rsid w:val="00434073"/>
    <w:rsid w:val="00440074"/>
    <w:rsid w:val="00440CF3"/>
    <w:rsid w:val="00441FEB"/>
    <w:rsid w:val="00443FA5"/>
    <w:rsid w:val="00444261"/>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6280"/>
    <w:rsid w:val="0049085A"/>
    <w:rsid w:val="00491E8D"/>
    <w:rsid w:val="0049502D"/>
    <w:rsid w:val="004957A9"/>
    <w:rsid w:val="004A0DB8"/>
    <w:rsid w:val="004A1FDA"/>
    <w:rsid w:val="004A296B"/>
    <w:rsid w:val="004A47C8"/>
    <w:rsid w:val="004A526E"/>
    <w:rsid w:val="004A52C5"/>
    <w:rsid w:val="004A6C2D"/>
    <w:rsid w:val="004B1BB4"/>
    <w:rsid w:val="004B1D9D"/>
    <w:rsid w:val="004B2AFF"/>
    <w:rsid w:val="004B5879"/>
    <w:rsid w:val="004C092C"/>
    <w:rsid w:val="004C3434"/>
    <w:rsid w:val="004C3FE5"/>
    <w:rsid w:val="004C4567"/>
    <w:rsid w:val="004C4577"/>
    <w:rsid w:val="004C7DA1"/>
    <w:rsid w:val="004D07C5"/>
    <w:rsid w:val="004D228D"/>
    <w:rsid w:val="004D3E44"/>
    <w:rsid w:val="004D627A"/>
    <w:rsid w:val="004D65EE"/>
    <w:rsid w:val="004E0DEB"/>
    <w:rsid w:val="004E335F"/>
    <w:rsid w:val="004E4957"/>
    <w:rsid w:val="004E60E7"/>
    <w:rsid w:val="004E6298"/>
    <w:rsid w:val="004E76CC"/>
    <w:rsid w:val="004F1CB2"/>
    <w:rsid w:val="004F3318"/>
    <w:rsid w:val="004F7457"/>
    <w:rsid w:val="004F7EF6"/>
    <w:rsid w:val="00502E98"/>
    <w:rsid w:val="0050442B"/>
    <w:rsid w:val="005105CE"/>
    <w:rsid w:val="0051158B"/>
    <w:rsid w:val="00512CA3"/>
    <w:rsid w:val="00517CB0"/>
    <w:rsid w:val="00520C4E"/>
    <w:rsid w:val="00524AA1"/>
    <w:rsid w:val="00526CFE"/>
    <w:rsid w:val="00527D7F"/>
    <w:rsid w:val="005314C5"/>
    <w:rsid w:val="00532AAD"/>
    <w:rsid w:val="005400A3"/>
    <w:rsid w:val="00543165"/>
    <w:rsid w:val="005441C1"/>
    <w:rsid w:val="00545475"/>
    <w:rsid w:val="00545FA1"/>
    <w:rsid w:val="00550887"/>
    <w:rsid w:val="00551049"/>
    <w:rsid w:val="0055285A"/>
    <w:rsid w:val="005538E2"/>
    <w:rsid w:val="00554CD2"/>
    <w:rsid w:val="0055623C"/>
    <w:rsid w:val="005562F1"/>
    <w:rsid w:val="00556301"/>
    <w:rsid w:val="0055746E"/>
    <w:rsid w:val="005619FF"/>
    <w:rsid w:val="00567C94"/>
    <w:rsid w:val="005718C5"/>
    <w:rsid w:val="00573462"/>
    <w:rsid w:val="00574216"/>
    <w:rsid w:val="00575DE6"/>
    <w:rsid w:val="00581855"/>
    <w:rsid w:val="00581A7A"/>
    <w:rsid w:val="00581CF2"/>
    <w:rsid w:val="00581D14"/>
    <w:rsid w:val="00581F02"/>
    <w:rsid w:val="00582272"/>
    <w:rsid w:val="00583153"/>
    <w:rsid w:val="005836E7"/>
    <w:rsid w:val="00590708"/>
    <w:rsid w:val="00590D56"/>
    <w:rsid w:val="0059144F"/>
    <w:rsid w:val="00592ED3"/>
    <w:rsid w:val="00593CDB"/>
    <w:rsid w:val="00593F8B"/>
    <w:rsid w:val="005955FA"/>
    <w:rsid w:val="00596506"/>
    <w:rsid w:val="00597544"/>
    <w:rsid w:val="005A1650"/>
    <w:rsid w:val="005A3299"/>
    <w:rsid w:val="005A3929"/>
    <w:rsid w:val="005A76D9"/>
    <w:rsid w:val="005B176B"/>
    <w:rsid w:val="005B5758"/>
    <w:rsid w:val="005B5F80"/>
    <w:rsid w:val="005B7E3A"/>
    <w:rsid w:val="005C0004"/>
    <w:rsid w:val="005C031E"/>
    <w:rsid w:val="005C1BDE"/>
    <w:rsid w:val="005D03CF"/>
    <w:rsid w:val="005D0BB4"/>
    <w:rsid w:val="005D61CC"/>
    <w:rsid w:val="005D6B30"/>
    <w:rsid w:val="005E28D8"/>
    <w:rsid w:val="005E2A6A"/>
    <w:rsid w:val="005E316F"/>
    <w:rsid w:val="005E35E5"/>
    <w:rsid w:val="005E4857"/>
    <w:rsid w:val="005E6ADF"/>
    <w:rsid w:val="005F0472"/>
    <w:rsid w:val="005F151F"/>
    <w:rsid w:val="005F3EB6"/>
    <w:rsid w:val="005F45E1"/>
    <w:rsid w:val="005F75AC"/>
    <w:rsid w:val="005F76A9"/>
    <w:rsid w:val="00600C44"/>
    <w:rsid w:val="0060219D"/>
    <w:rsid w:val="00606A40"/>
    <w:rsid w:val="00607915"/>
    <w:rsid w:val="00610BCF"/>
    <w:rsid w:val="006160F2"/>
    <w:rsid w:val="00620FCF"/>
    <w:rsid w:val="006236C8"/>
    <w:rsid w:val="00625B33"/>
    <w:rsid w:val="00625F6D"/>
    <w:rsid w:val="006276D8"/>
    <w:rsid w:val="00630A93"/>
    <w:rsid w:val="00631016"/>
    <w:rsid w:val="0063275F"/>
    <w:rsid w:val="0063440D"/>
    <w:rsid w:val="00634C84"/>
    <w:rsid w:val="0063666A"/>
    <w:rsid w:val="006371C5"/>
    <w:rsid w:val="00640F47"/>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2954"/>
    <w:rsid w:val="00663590"/>
    <w:rsid w:val="00664859"/>
    <w:rsid w:val="0066524F"/>
    <w:rsid w:val="006655B7"/>
    <w:rsid w:val="00666107"/>
    <w:rsid w:val="00667ECD"/>
    <w:rsid w:val="00670F4D"/>
    <w:rsid w:val="006745D9"/>
    <w:rsid w:val="0067492C"/>
    <w:rsid w:val="0068030B"/>
    <w:rsid w:val="00680C84"/>
    <w:rsid w:val="00681215"/>
    <w:rsid w:val="006827F5"/>
    <w:rsid w:val="006854F6"/>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7613"/>
    <w:rsid w:val="00730218"/>
    <w:rsid w:val="00731856"/>
    <w:rsid w:val="00737F69"/>
    <w:rsid w:val="0074026B"/>
    <w:rsid w:val="00741641"/>
    <w:rsid w:val="007416E2"/>
    <w:rsid w:val="007432F4"/>
    <w:rsid w:val="00744688"/>
    <w:rsid w:val="00746CED"/>
    <w:rsid w:val="00747661"/>
    <w:rsid w:val="00747F43"/>
    <w:rsid w:val="00750EDF"/>
    <w:rsid w:val="00753752"/>
    <w:rsid w:val="00754E8C"/>
    <w:rsid w:val="007615EB"/>
    <w:rsid w:val="00763519"/>
    <w:rsid w:val="007635DD"/>
    <w:rsid w:val="00764224"/>
    <w:rsid w:val="007646B8"/>
    <w:rsid w:val="00764CED"/>
    <w:rsid w:val="0076707B"/>
    <w:rsid w:val="007673AF"/>
    <w:rsid w:val="00767483"/>
    <w:rsid w:val="0077033A"/>
    <w:rsid w:val="00773691"/>
    <w:rsid w:val="00774BA5"/>
    <w:rsid w:val="00776815"/>
    <w:rsid w:val="00777DBD"/>
    <w:rsid w:val="00783AD2"/>
    <w:rsid w:val="00783FD6"/>
    <w:rsid w:val="0078470E"/>
    <w:rsid w:val="007854BF"/>
    <w:rsid w:val="00787064"/>
    <w:rsid w:val="00790782"/>
    <w:rsid w:val="0079297C"/>
    <w:rsid w:val="0079297F"/>
    <w:rsid w:val="007948CB"/>
    <w:rsid w:val="00795301"/>
    <w:rsid w:val="0079697B"/>
    <w:rsid w:val="007970F9"/>
    <w:rsid w:val="007A0933"/>
    <w:rsid w:val="007A1E6C"/>
    <w:rsid w:val="007A57AF"/>
    <w:rsid w:val="007A5C8D"/>
    <w:rsid w:val="007A6071"/>
    <w:rsid w:val="007A7538"/>
    <w:rsid w:val="007A7A3B"/>
    <w:rsid w:val="007B06D9"/>
    <w:rsid w:val="007B23FF"/>
    <w:rsid w:val="007B2EE4"/>
    <w:rsid w:val="007B50B6"/>
    <w:rsid w:val="007B5529"/>
    <w:rsid w:val="007B6D20"/>
    <w:rsid w:val="007B7BD1"/>
    <w:rsid w:val="007C04A8"/>
    <w:rsid w:val="007C05B1"/>
    <w:rsid w:val="007C1DB8"/>
    <w:rsid w:val="007C39B3"/>
    <w:rsid w:val="007C6E47"/>
    <w:rsid w:val="007C7B91"/>
    <w:rsid w:val="007D16BA"/>
    <w:rsid w:val="007D4AA2"/>
    <w:rsid w:val="007D4D04"/>
    <w:rsid w:val="007D4FBC"/>
    <w:rsid w:val="007D6D35"/>
    <w:rsid w:val="007E09A7"/>
    <w:rsid w:val="007E47EC"/>
    <w:rsid w:val="007E54D0"/>
    <w:rsid w:val="007E5920"/>
    <w:rsid w:val="007E5A10"/>
    <w:rsid w:val="007E6B99"/>
    <w:rsid w:val="007F3ECD"/>
    <w:rsid w:val="007F48A4"/>
    <w:rsid w:val="007F4C9C"/>
    <w:rsid w:val="007F4CD4"/>
    <w:rsid w:val="007F57A5"/>
    <w:rsid w:val="007F58D2"/>
    <w:rsid w:val="008121C4"/>
    <w:rsid w:val="00815D8A"/>
    <w:rsid w:val="0081643D"/>
    <w:rsid w:val="0081645D"/>
    <w:rsid w:val="008167FB"/>
    <w:rsid w:val="00817EE0"/>
    <w:rsid w:val="008228B8"/>
    <w:rsid w:val="00826ED1"/>
    <w:rsid w:val="008423BC"/>
    <w:rsid w:val="00850A07"/>
    <w:rsid w:val="00850E5D"/>
    <w:rsid w:val="00852166"/>
    <w:rsid w:val="00852844"/>
    <w:rsid w:val="0085303F"/>
    <w:rsid w:val="00854D50"/>
    <w:rsid w:val="00855304"/>
    <w:rsid w:val="008577C9"/>
    <w:rsid w:val="00860DB8"/>
    <w:rsid w:val="008629CC"/>
    <w:rsid w:val="008632D4"/>
    <w:rsid w:val="008641DE"/>
    <w:rsid w:val="00864DCC"/>
    <w:rsid w:val="00867138"/>
    <w:rsid w:val="00867DD5"/>
    <w:rsid w:val="00876053"/>
    <w:rsid w:val="008762BA"/>
    <w:rsid w:val="00876BAE"/>
    <w:rsid w:val="00880E85"/>
    <w:rsid w:val="0088194C"/>
    <w:rsid w:val="008822E6"/>
    <w:rsid w:val="0088387A"/>
    <w:rsid w:val="0088626C"/>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6F66"/>
    <w:rsid w:val="008B05A8"/>
    <w:rsid w:val="008B2324"/>
    <w:rsid w:val="008B47F2"/>
    <w:rsid w:val="008B4A1F"/>
    <w:rsid w:val="008B5413"/>
    <w:rsid w:val="008B54A9"/>
    <w:rsid w:val="008B63A3"/>
    <w:rsid w:val="008B6D5D"/>
    <w:rsid w:val="008C4B9E"/>
    <w:rsid w:val="008C5013"/>
    <w:rsid w:val="008C5D29"/>
    <w:rsid w:val="008D28DA"/>
    <w:rsid w:val="008D2AE9"/>
    <w:rsid w:val="008D2F15"/>
    <w:rsid w:val="008D41A8"/>
    <w:rsid w:val="008D55D6"/>
    <w:rsid w:val="008E179F"/>
    <w:rsid w:val="008E2119"/>
    <w:rsid w:val="008E3264"/>
    <w:rsid w:val="008E575D"/>
    <w:rsid w:val="008E5CA0"/>
    <w:rsid w:val="008F07CE"/>
    <w:rsid w:val="008F086E"/>
    <w:rsid w:val="008F12AC"/>
    <w:rsid w:val="008F1567"/>
    <w:rsid w:val="008F17B8"/>
    <w:rsid w:val="008F2706"/>
    <w:rsid w:val="008F3391"/>
    <w:rsid w:val="008F5A76"/>
    <w:rsid w:val="0090255C"/>
    <w:rsid w:val="0090419D"/>
    <w:rsid w:val="0091392F"/>
    <w:rsid w:val="00914808"/>
    <w:rsid w:val="00916337"/>
    <w:rsid w:val="00916392"/>
    <w:rsid w:val="009171CA"/>
    <w:rsid w:val="00920547"/>
    <w:rsid w:val="00925569"/>
    <w:rsid w:val="0093166B"/>
    <w:rsid w:val="00932526"/>
    <w:rsid w:val="0093264A"/>
    <w:rsid w:val="00932928"/>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3E9F"/>
    <w:rsid w:val="009C512E"/>
    <w:rsid w:val="009C62D5"/>
    <w:rsid w:val="009C683E"/>
    <w:rsid w:val="009C6D5B"/>
    <w:rsid w:val="009D0B62"/>
    <w:rsid w:val="009D1885"/>
    <w:rsid w:val="009D1E9F"/>
    <w:rsid w:val="009D36C6"/>
    <w:rsid w:val="009D4F5F"/>
    <w:rsid w:val="009D7B2B"/>
    <w:rsid w:val="009E0303"/>
    <w:rsid w:val="009E1352"/>
    <w:rsid w:val="009E22B4"/>
    <w:rsid w:val="009E3318"/>
    <w:rsid w:val="009E5AE3"/>
    <w:rsid w:val="009E6C70"/>
    <w:rsid w:val="009E6D46"/>
    <w:rsid w:val="009F1817"/>
    <w:rsid w:val="009F311D"/>
    <w:rsid w:val="009F4176"/>
    <w:rsid w:val="009F7182"/>
    <w:rsid w:val="009F7D7C"/>
    <w:rsid w:val="00A02CE2"/>
    <w:rsid w:val="00A052B6"/>
    <w:rsid w:val="00A056DE"/>
    <w:rsid w:val="00A061D3"/>
    <w:rsid w:val="00A06378"/>
    <w:rsid w:val="00A068E1"/>
    <w:rsid w:val="00A076B4"/>
    <w:rsid w:val="00A11403"/>
    <w:rsid w:val="00A11BA0"/>
    <w:rsid w:val="00A1358A"/>
    <w:rsid w:val="00A145FA"/>
    <w:rsid w:val="00A169D0"/>
    <w:rsid w:val="00A169DD"/>
    <w:rsid w:val="00A23868"/>
    <w:rsid w:val="00A24B51"/>
    <w:rsid w:val="00A2616D"/>
    <w:rsid w:val="00A264B0"/>
    <w:rsid w:val="00A302BE"/>
    <w:rsid w:val="00A30DBA"/>
    <w:rsid w:val="00A3610A"/>
    <w:rsid w:val="00A37BF1"/>
    <w:rsid w:val="00A40619"/>
    <w:rsid w:val="00A4158A"/>
    <w:rsid w:val="00A43495"/>
    <w:rsid w:val="00A465FD"/>
    <w:rsid w:val="00A469AE"/>
    <w:rsid w:val="00A47347"/>
    <w:rsid w:val="00A5417C"/>
    <w:rsid w:val="00A55412"/>
    <w:rsid w:val="00A572B0"/>
    <w:rsid w:val="00A5781A"/>
    <w:rsid w:val="00A62088"/>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E56"/>
    <w:rsid w:val="00AB6916"/>
    <w:rsid w:val="00AB7943"/>
    <w:rsid w:val="00AC3AF7"/>
    <w:rsid w:val="00AC3EC0"/>
    <w:rsid w:val="00AC522D"/>
    <w:rsid w:val="00AC640B"/>
    <w:rsid w:val="00AC64B3"/>
    <w:rsid w:val="00AC6A5A"/>
    <w:rsid w:val="00AC725A"/>
    <w:rsid w:val="00AD0A47"/>
    <w:rsid w:val="00AD5400"/>
    <w:rsid w:val="00AD6611"/>
    <w:rsid w:val="00AD6D41"/>
    <w:rsid w:val="00AE369F"/>
    <w:rsid w:val="00AE41C1"/>
    <w:rsid w:val="00AE5D14"/>
    <w:rsid w:val="00AE6182"/>
    <w:rsid w:val="00AE68DF"/>
    <w:rsid w:val="00AF13DB"/>
    <w:rsid w:val="00AF1429"/>
    <w:rsid w:val="00AF719B"/>
    <w:rsid w:val="00B01B82"/>
    <w:rsid w:val="00B06AED"/>
    <w:rsid w:val="00B1081C"/>
    <w:rsid w:val="00B1422A"/>
    <w:rsid w:val="00B15099"/>
    <w:rsid w:val="00B15109"/>
    <w:rsid w:val="00B15586"/>
    <w:rsid w:val="00B16283"/>
    <w:rsid w:val="00B173A2"/>
    <w:rsid w:val="00B17DE1"/>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7AF0"/>
    <w:rsid w:val="00B80085"/>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4CF1"/>
    <w:rsid w:val="00BC2D1F"/>
    <w:rsid w:val="00BC2D7A"/>
    <w:rsid w:val="00BD262F"/>
    <w:rsid w:val="00BD3F3C"/>
    <w:rsid w:val="00BD4880"/>
    <w:rsid w:val="00BE0A55"/>
    <w:rsid w:val="00BE0AD9"/>
    <w:rsid w:val="00BE21A5"/>
    <w:rsid w:val="00BE2D98"/>
    <w:rsid w:val="00BE369B"/>
    <w:rsid w:val="00BE6184"/>
    <w:rsid w:val="00BF42A6"/>
    <w:rsid w:val="00BF4966"/>
    <w:rsid w:val="00BF51FB"/>
    <w:rsid w:val="00BF5500"/>
    <w:rsid w:val="00BF6CE8"/>
    <w:rsid w:val="00C012A4"/>
    <w:rsid w:val="00C0141C"/>
    <w:rsid w:val="00C01F7A"/>
    <w:rsid w:val="00C02119"/>
    <w:rsid w:val="00C04480"/>
    <w:rsid w:val="00C0488D"/>
    <w:rsid w:val="00C04D97"/>
    <w:rsid w:val="00C05A48"/>
    <w:rsid w:val="00C05D0A"/>
    <w:rsid w:val="00C103AC"/>
    <w:rsid w:val="00C11F51"/>
    <w:rsid w:val="00C152C3"/>
    <w:rsid w:val="00C16114"/>
    <w:rsid w:val="00C20221"/>
    <w:rsid w:val="00C24FCD"/>
    <w:rsid w:val="00C3076C"/>
    <w:rsid w:val="00C33A08"/>
    <w:rsid w:val="00C366EB"/>
    <w:rsid w:val="00C36BDE"/>
    <w:rsid w:val="00C40723"/>
    <w:rsid w:val="00C43204"/>
    <w:rsid w:val="00C46715"/>
    <w:rsid w:val="00C46C25"/>
    <w:rsid w:val="00C60C33"/>
    <w:rsid w:val="00C616CA"/>
    <w:rsid w:val="00C61970"/>
    <w:rsid w:val="00C62562"/>
    <w:rsid w:val="00C6401A"/>
    <w:rsid w:val="00C658A9"/>
    <w:rsid w:val="00C67349"/>
    <w:rsid w:val="00C67667"/>
    <w:rsid w:val="00C7235D"/>
    <w:rsid w:val="00C74144"/>
    <w:rsid w:val="00C77929"/>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7361"/>
    <w:rsid w:val="00CB25B0"/>
    <w:rsid w:val="00CB28A6"/>
    <w:rsid w:val="00CB28AD"/>
    <w:rsid w:val="00CB32B1"/>
    <w:rsid w:val="00CB3FA9"/>
    <w:rsid w:val="00CB4DF6"/>
    <w:rsid w:val="00CB7869"/>
    <w:rsid w:val="00CB7C0F"/>
    <w:rsid w:val="00CB7EB7"/>
    <w:rsid w:val="00CB7F3B"/>
    <w:rsid w:val="00CC61A2"/>
    <w:rsid w:val="00CD33D4"/>
    <w:rsid w:val="00CD4B08"/>
    <w:rsid w:val="00CD4D98"/>
    <w:rsid w:val="00CE10F0"/>
    <w:rsid w:val="00CE2352"/>
    <w:rsid w:val="00CE4578"/>
    <w:rsid w:val="00CE45E0"/>
    <w:rsid w:val="00CE5BC5"/>
    <w:rsid w:val="00CF12E1"/>
    <w:rsid w:val="00CF1970"/>
    <w:rsid w:val="00CF1CB7"/>
    <w:rsid w:val="00CF3244"/>
    <w:rsid w:val="00CF3352"/>
    <w:rsid w:val="00D00078"/>
    <w:rsid w:val="00D02467"/>
    <w:rsid w:val="00D02A50"/>
    <w:rsid w:val="00D02D8C"/>
    <w:rsid w:val="00D02E4C"/>
    <w:rsid w:val="00D100CC"/>
    <w:rsid w:val="00D104D9"/>
    <w:rsid w:val="00D10EFC"/>
    <w:rsid w:val="00D12920"/>
    <w:rsid w:val="00D12DD2"/>
    <w:rsid w:val="00D13D68"/>
    <w:rsid w:val="00D163CC"/>
    <w:rsid w:val="00D16D48"/>
    <w:rsid w:val="00D21517"/>
    <w:rsid w:val="00D23537"/>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7F43"/>
    <w:rsid w:val="00D80C93"/>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3CC0"/>
    <w:rsid w:val="00DB69CF"/>
    <w:rsid w:val="00DC0697"/>
    <w:rsid w:val="00DC0A4E"/>
    <w:rsid w:val="00DC1CBC"/>
    <w:rsid w:val="00DC36E1"/>
    <w:rsid w:val="00DC377A"/>
    <w:rsid w:val="00DC4A59"/>
    <w:rsid w:val="00DC63C3"/>
    <w:rsid w:val="00DC7799"/>
    <w:rsid w:val="00DC77FB"/>
    <w:rsid w:val="00DD0528"/>
    <w:rsid w:val="00DD2359"/>
    <w:rsid w:val="00DD295F"/>
    <w:rsid w:val="00DD3A36"/>
    <w:rsid w:val="00DD41F1"/>
    <w:rsid w:val="00DD7071"/>
    <w:rsid w:val="00DE11B9"/>
    <w:rsid w:val="00DE188C"/>
    <w:rsid w:val="00DE7754"/>
    <w:rsid w:val="00DF3AC9"/>
    <w:rsid w:val="00DF58E0"/>
    <w:rsid w:val="00DF6183"/>
    <w:rsid w:val="00DF62CA"/>
    <w:rsid w:val="00E012B5"/>
    <w:rsid w:val="00E02E0A"/>
    <w:rsid w:val="00E031FD"/>
    <w:rsid w:val="00E055F3"/>
    <w:rsid w:val="00E0668E"/>
    <w:rsid w:val="00E06A1C"/>
    <w:rsid w:val="00E103CF"/>
    <w:rsid w:val="00E128B2"/>
    <w:rsid w:val="00E145A0"/>
    <w:rsid w:val="00E15EDF"/>
    <w:rsid w:val="00E1687B"/>
    <w:rsid w:val="00E16BAC"/>
    <w:rsid w:val="00E16E66"/>
    <w:rsid w:val="00E17846"/>
    <w:rsid w:val="00E17DFE"/>
    <w:rsid w:val="00E21168"/>
    <w:rsid w:val="00E21E2A"/>
    <w:rsid w:val="00E247BC"/>
    <w:rsid w:val="00E268B8"/>
    <w:rsid w:val="00E2744B"/>
    <w:rsid w:val="00E3156C"/>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5862"/>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1001D"/>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1D74"/>
    <w:rsid w:val="00F446A6"/>
    <w:rsid w:val="00F452DC"/>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F0E"/>
    <w:rsid w:val="00FE2C11"/>
    <w:rsid w:val="00FE3454"/>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18</TotalTime>
  <Pages>52</Pages>
  <Words>10428</Words>
  <Characters>59446</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69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8</cp:revision>
  <dcterms:created xsi:type="dcterms:W3CDTF">2023-04-24T16:52:00Z</dcterms:created>
  <dcterms:modified xsi:type="dcterms:W3CDTF">2023-04-25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